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val="es-ES"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val="es-ES"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AD7697" w:rsidRPr="00E07F6F" w:rsidRDefault="00AD7697"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AD7697" w:rsidRPr="00E07F6F" w:rsidRDefault="00AD7697"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AD7697" w:rsidRPr="00E07F6F" w:rsidRDefault="00AD7697"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AD7697" w:rsidRPr="00E07F6F" w:rsidRDefault="00AD7697"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val="es-ES"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val="es-ES"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E07F6F" w:rsidRPr="00A270BF">
        <w:rPr>
          <w:noProof/>
          <w:lang w:val="es-ES"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65790805"/>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AD7697" w:rsidRPr="00E07F6F" w:rsidRDefault="00AD7697"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65790805"/>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AD7697" w:rsidRPr="00E07F6F" w:rsidRDefault="00AD7697"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val="es-ES"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AD7697" w:rsidRPr="00E07F6F" w:rsidRDefault="00AD7697"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AD7697" w:rsidRPr="00E07F6F" w:rsidRDefault="00AD7697" w:rsidP="00AD4D10">
                            <w:pPr>
                              <w:pStyle w:val="portadaproyecto"/>
                              <w:rPr>
                                <w:sz w:val="42"/>
                                <w:szCs w:val="42"/>
                              </w:rPr>
                            </w:pPr>
                            <w:r w:rsidRPr="00E07F6F">
                              <w:rPr>
                                <w:sz w:val="42"/>
                                <w:szCs w:val="42"/>
                              </w:rPr>
                              <w:t>Ingeniería de Telecomunicación</w:t>
                            </w:r>
                          </w:p>
                          <w:p w14:paraId="606ADB57" w14:textId="77777777" w:rsidR="00AD7697" w:rsidRPr="00E07F6F" w:rsidRDefault="00AD7697"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AD7697" w:rsidRPr="00E07F6F" w:rsidRDefault="00AD7697"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AD7697" w:rsidRPr="00E07F6F" w:rsidRDefault="00AD7697" w:rsidP="00AD4D10">
                      <w:pPr>
                        <w:pStyle w:val="portadaproyecto"/>
                        <w:rPr>
                          <w:sz w:val="42"/>
                          <w:szCs w:val="42"/>
                        </w:rPr>
                      </w:pPr>
                      <w:r w:rsidRPr="00E07F6F">
                        <w:rPr>
                          <w:sz w:val="42"/>
                          <w:szCs w:val="42"/>
                        </w:rPr>
                        <w:t>Ingeniería de Telecomunicación</w:t>
                      </w:r>
                    </w:p>
                    <w:p w14:paraId="606ADB57" w14:textId="77777777" w:rsidR="00AD7697" w:rsidRPr="00E07F6F" w:rsidRDefault="00AD7697" w:rsidP="008F3F2E">
                      <w:pPr>
                        <w:spacing w:after="0" w:line="276" w:lineRule="auto"/>
                        <w:jc w:val="left"/>
                        <w:rPr>
                          <w:sz w:val="44"/>
                          <w:szCs w:val="44"/>
                        </w:rPr>
                      </w:pPr>
                    </w:p>
                  </w:txbxContent>
                </v:textbox>
                <w10:wrap anchorx="page" anchory="page"/>
              </v:rect>
            </w:pict>
          </mc:Fallback>
        </mc:AlternateContent>
      </w:r>
      <w:r w:rsidR="00140AB6" w:rsidRPr="00A270BF">
        <w:rPr>
          <w:noProof/>
          <w:lang w:val="es-ES"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AD7697" w:rsidRDefault="00AD7697"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AD7697" w:rsidRDefault="00AD7697" w:rsidP="00140AB6">
                            <w:pPr>
                              <w:pStyle w:val="portadadepartamento"/>
                              <w:jc w:val="center"/>
                              <w:rPr>
                                <w:sz w:val="28"/>
                                <w:szCs w:val="28"/>
                              </w:rPr>
                            </w:pPr>
                            <w:r>
                              <w:rPr>
                                <w:sz w:val="28"/>
                                <w:szCs w:val="28"/>
                              </w:rPr>
                              <w:t>Escuela Técnica Superior de Ingeniería</w:t>
                            </w:r>
                          </w:p>
                          <w:p w14:paraId="59D875FD" w14:textId="2C3FD023" w:rsidR="00AD7697" w:rsidRDefault="00AD7697" w:rsidP="00140AB6">
                            <w:pPr>
                              <w:pStyle w:val="portadadepartamento"/>
                              <w:jc w:val="center"/>
                              <w:rPr>
                                <w:sz w:val="28"/>
                                <w:szCs w:val="28"/>
                              </w:rPr>
                            </w:pPr>
                            <w:r>
                              <w:rPr>
                                <w:sz w:val="28"/>
                                <w:szCs w:val="28"/>
                              </w:rPr>
                              <w:t>Universidad de Sevilla</w:t>
                            </w:r>
                          </w:p>
                          <w:p w14:paraId="6033548F" w14:textId="77777777" w:rsidR="00AD7697" w:rsidRPr="00140AB6" w:rsidRDefault="00AD7697"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AD7697" w:rsidRDefault="00AD7697"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AD7697" w:rsidRDefault="00AD7697" w:rsidP="00140AB6">
                      <w:pPr>
                        <w:pStyle w:val="portadadepartamento"/>
                        <w:jc w:val="center"/>
                        <w:rPr>
                          <w:sz w:val="28"/>
                          <w:szCs w:val="28"/>
                        </w:rPr>
                      </w:pPr>
                      <w:r>
                        <w:rPr>
                          <w:sz w:val="28"/>
                          <w:szCs w:val="28"/>
                        </w:rPr>
                        <w:t>Escuela Técnica Superior de Ingeniería</w:t>
                      </w:r>
                    </w:p>
                    <w:p w14:paraId="59D875FD" w14:textId="2C3FD023" w:rsidR="00AD7697" w:rsidRDefault="00AD7697" w:rsidP="00140AB6">
                      <w:pPr>
                        <w:pStyle w:val="portadadepartamento"/>
                        <w:jc w:val="center"/>
                        <w:rPr>
                          <w:sz w:val="28"/>
                          <w:szCs w:val="28"/>
                        </w:rPr>
                      </w:pPr>
                      <w:r>
                        <w:rPr>
                          <w:sz w:val="28"/>
                          <w:szCs w:val="28"/>
                        </w:rPr>
                        <w:t>Universidad de Sevilla</w:t>
                      </w:r>
                    </w:p>
                    <w:p w14:paraId="6033548F" w14:textId="77777777" w:rsidR="00AD7697" w:rsidRPr="00140AB6" w:rsidRDefault="00AD7697"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val="es-ES"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C34D06" w:rsidRPr="00A270BF">
        <w:rPr>
          <w:noProof/>
          <w:lang w:val="es-ES"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AD7697" w:rsidRPr="00E07F6F" w:rsidRDefault="00AD7697"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AD7697" w:rsidRPr="00E07F6F" w:rsidRDefault="00AD7697"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CCFAE44" w:rsidR="00AD4D10" w:rsidRPr="00A270BF" w:rsidRDefault="003D39DD" w:rsidP="00457198">
      <w:pPr>
        <w:jc w:val="center"/>
      </w:pPr>
      <w:r w:rsidRPr="00A270BF">
        <w:lastRenderedPageBreak/>
        <w:t>Trabafo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805BEAC" w:rsidR="00087CE5" w:rsidRPr="00A270BF" w:rsidRDefault="00087CE5" w:rsidP="00D45F6D">
      <w:pPr>
        <w:spacing w:after="65" w:line="246" w:lineRule="auto"/>
        <w:ind w:left="5954" w:right="479" w:firstLine="77"/>
        <w:rPr>
          <w:i/>
        </w:rPr>
      </w:pPr>
      <w:r w:rsidRPr="00A270BF">
        <w:rPr>
          <w:i/>
        </w:rPr>
        <w:t xml:space="preserve">A </w:t>
      </w:r>
      <w:r w:rsidR="009B7A23">
        <w:rPr>
          <w:i/>
        </w:rPr>
        <w:t>mi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4398874"/>
      <w:r w:rsidRPr="00A270BF">
        <w:t>Agradecimientos</w:t>
      </w:r>
      <w:bookmarkEnd w:id="3"/>
    </w:p>
    <w:p w14:paraId="75560FC9" w14:textId="0826B367" w:rsidR="00935841" w:rsidRDefault="009A5E4A" w:rsidP="00935841">
      <w:r>
        <w:t xml:space="preserve">En primer lugar, quiero agradecer a mis padres, Agustín y Maria Victoria por haberme permitido realizar mis estudios, formarme como persona y apoyarme en todo lo que </w:t>
      </w:r>
      <w:r w:rsidR="00D06323">
        <w:t>me he propuesto</w:t>
      </w:r>
      <w:r>
        <w:t xml:space="preserve">. </w:t>
      </w:r>
    </w:p>
    <w:p w14:paraId="4188103C" w14:textId="4C77768C" w:rsidR="009A5E4A" w:rsidRDefault="009A5E4A" w:rsidP="00935841">
      <w:r>
        <w:t>En segundo lugar, agradacer a todas las personas con las que pas</w:t>
      </w:r>
      <w:r w:rsidR="00D06323">
        <w:t xml:space="preserve">o mucho tiempo </w:t>
      </w:r>
      <w:r w:rsidR="00625BD5">
        <w:t xml:space="preserve">y siempre están conmigo, </w:t>
      </w:r>
      <w:r>
        <w:t>Manuel Ferrera, Andrés, Ismael, Juan,</w:t>
      </w:r>
      <w:r w:rsidR="00625BD5">
        <w:t xml:space="preserve"> Curro,</w:t>
      </w:r>
      <w:r w:rsidR="009B7A23">
        <w:t xml:space="preserve"> Juan Á</w:t>
      </w:r>
      <w:r>
        <w:t>ngel, Francisco</w:t>
      </w:r>
      <w:r w:rsidR="009B7A23">
        <w:t>, Lourdes, Ana</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0990117E" w:rsidR="00DD5C9F" w:rsidRPr="00A270BF" w:rsidRDefault="009B7A23" w:rsidP="00DD5C9F">
      <w:pPr>
        <w:spacing w:after="47" w:line="241" w:lineRule="auto"/>
        <w:ind w:right="8"/>
        <w:jc w:val="right"/>
        <w:rPr>
          <w:i/>
        </w:rPr>
      </w:pPr>
      <w:r>
        <w:rPr>
          <w:i/>
        </w:rPr>
        <w:t>Sevilla, 2019</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4398875"/>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090AC435"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ó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4398876"/>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4398877"/>
      <w:r w:rsidRPr="00A270BF">
        <w:lastRenderedPageBreak/>
        <w:t>Índice</w:t>
      </w:r>
      <w:bookmarkEnd w:id="8"/>
      <w:bookmarkEnd w:id="9"/>
      <w:bookmarkEnd w:id="10"/>
    </w:p>
    <w:p w14:paraId="15E2B662" w14:textId="77777777" w:rsidR="00612654"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612654">
        <w:rPr>
          <w:noProof/>
        </w:rPr>
        <w:t>Agradecimientos</w:t>
      </w:r>
      <w:r w:rsidR="00612654">
        <w:rPr>
          <w:noProof/>
        </w:rPr>
        <w:tab/>
      </w:r>
      <w:r w:rsidR="00612654">
        <w:rPr>
          <w:noProof/>
        </w:rPr>
        <w:fldChar w:fldCharType="begin"/>
      </w:r>
      <w:r w:rsidR="00612654">
        <w:rPr>
          <w:noProof/>
        </w:rPr>
        <w:instrText xml:space="preserve"> PAGEREF _Toc534398874 \h </w:instrText>
      </w:r>
      <w:r w:rsidR="00612654">
        <w:rPr>
          <w:noProof/>
        </w:rPr>
      </w:r>
      <w:r w:rsidR="00612654">
        <w:rPr>
          <w:noProof/>
        </w:rPr>
        <w:fldChar w:fldCharType="separate"/>
      </w:r>
      <w:r w:rsidR="00361ED4">
        <w:rPr>
          <w:noProof/>
        </w:rPr>
        <w:t>IX</w:t>
      </w:r>
      <w:r w:rsidR="00612654">
        <w:rPr>
          <w:noProof/>
        </w:rPr>
        <w:fldChar w:fldCharType="end"/>
      </w:r>
    </w:p>
    <w:p w14:paraId="357B7E15"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4398875 \h </w:instrText>
      </w:r>
      <w:r>
        <w:rPr>
          <w:noProof/>
        </w:rPr>
      </w:r>
      <w:r>
        <w:rPr>
          <w:noProof/>
        </w:rPr>
        <w:fldChar w:fldCharType="separate"/>
      </w:r>
      <w:r w:rsidR="00361ED4">
        <w:rPr>
          <w:noProof/>
        </w:rPr>
        <w:t>XI</w:t>
      </w:r>
      <w:r>
        <w:rPr>
          <w:noProof/>
        </w:rPr>
        <w:fldChar w:fldCharType="end"/>
      </w:r>
    </w:p>
    <w:p w14:paraId="5DA0B31C"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4398876 \h </w:instrText>
      </w:r>
      <w:r>
        <w:rPr>
          <w:noProof/>
        </w:rPr>
      </w:r>
      <w:r>
        <w:rPr>
          <w:noProof/>
        </w:rPr>
        <w:fldChar w:fldCharType="separate"/>
      </w:r>
      <w:r w:rsidR="00361ED4">
        <w:rPr>
          <w:noProof/>
        </w:rPr>
        <w:t>XIII</w:t>
      </w:r>
      <w:r>
        <w:rPr>
          <w:noProof/>
        </w:rPr>
        <w:fldChar w:fldCharType="end"/>
      </w:r>
    </w:p>
    <w:p w14:paraId="79041DF3"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4398877 \h </w:instrText>
      </w:r>
      <w:r>
        <w:rPr>
          <w:noProof/>
        </w:rPr>
      </w:r>
      <w:r>
        <w:rPr>
          <w:noProof/>
        </w:rPr>
        <w:fldChar w:fldCharType="separate"/>
      </w:r>
      <w:r w:rsidR="00361ED4">
        <w:rPr>
          <w:noProof/>
        </w:rPr>
        <w:t>XIV</w:t>
      </w:r>
      <w:r>
        <w:rPr>
          <w:noProof/>
        </w:rPr>
        <w:fldChar w:fldCharType="end"/>
      </w:r>
    </w:p>
    <w:p w14:paraId="2DFDD8E2"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4398878 \h </w:instrText>
      </w:r>
      <w:r>
        <w:rPr>
          <w:noProof/>
        </w:rPr>
      </w:r>
      <w:r>
        <w:rPr>
          <w:noProof/>
        </w:rPr>
        <w:fldChar w:fldCharType="separate"/>
      </w:r>
      <w:r w:rsidR="00361ED4">
        <w:rPr>
          <w:noProof/>
        </w:rPr>
        <w:t>XVI</w:t>
      </w:r>
      <w:r>
        <w:rPr>
          <w:noProof/>
        </w:rPr>
        <w:fldChar w:fldCharType="end"/>
      </w:r>
    </w:p>
    <w:p w14:paraId="7E761543"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4398879 \h </w:instrText>
      </w:r>
      <w:r>
        <w:rPr>
          <w:noProof/>
        </w:rPr>
      </w:r>
      <w:r>
        <w:rPr>
          <w:noProof/>
        </w:rPr>
        <w:fldChar w:fldCharType="separate"/>
      </w:r>
      <w:r w:rsidR="00361ED4">
        <w:rPr>
          <w:noProof/>
        </w:rPr>
        <w:t>XVIII</w:t>
      </w:r>
      <w:r>
        <w:rPr>
          <w:noProof/>
        </w:rPr>
        <w:fldChar w:fldCharType="end"/>
      </w:r>
    </w:p>
    <w:p w14:paraId="131AB044"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4398880 \h </w:instrText>
      </w:r>
      <w:r>
        <w:rPr>
          <w:noProof/>
        </w:rPr>
      </w:r>
      <w:r>
        <w:rPr>
          <w:noProof/>
        </w:rPr>
        <w:fldChar w:fldCharType="separate"/>
      </w:r>
      <w:r w:rsidR="00361ED4">
        <w:rPr>
          <w:noProof/>
        </w:rPr>
        <w:t>1</w:t>
      </w:r>
      <w:r>
        <w:rPr>
          <w:noProof/>
        </w:rPr>
        <w:fldChar w:fldCharType="end"/>
      </w:r>
    </w:p>
    <w:p w14:paraId="01E8DD06"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1</w:t>
      </w:r>
      <w:r>
        <w:rPr>
          <w:rFonts w:eastAsiaTheme="minorEastAsia"/>
          <w:i w:val="0"/>
          <w:noProof/>
          <w:spacing w:val="0"/>
          <w:lang w:val="es-ES" w:eastAsia="es-ES"/>
          <w14:ligatures w14:val="none"/>
          <w14:cntxtAlts w14:val="0"/>
        </w:rPr>
        <w:tab/>
      </w:r>
      <w:r w:rsidRPr="00990A72">
        <w:rPr>
          <w:noProof/>
        </w:rPr>
        <w:t>Introducción</w:t>
      </w:r>
      <w:r>
        <w:rPr>
          <w:noProof/>
        </w:rPr>
        <w:tab/>
      </w:r>
      <w:r>
        <w:rPr>
          <w:noProof/>
        </w:rPr>
        <w:fldChar w:fldCharType="begin"/>
      </w:r>
      <w:r>
        <w:rPr>
          <w:noProof/>
        </w:rPr>
        <w:instrText xml:space="preserve"> PAGEREF _Toc534398881 \h </w:instrText>
      </w:r>
      <w:r>
        <w:rPr>
          <w:noProof/>
        </w:rPr>
      </w:r>
      <w:r>
        <w:rPr>
          <w:noProof/>
        </w:rPr>
        <w:fldChar w:fldCharType="separate"/>
      </w:r>
      <w:r w:rsidR="00361ED4">
        <w:rPr>
          <w:noProof/>
        </w:rPr>
        <w:t>1</w:t>
      </w:r>
      <w:r>
        <w:rPr>
          <w:noProof/>
        </w:rPr>
        <w:fldChar w:fldCharType="end"/>
      </w:r>
    </w:p>
    <w:p w14:paraId="5D73EB1F"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2</w:t>
      </w:r>
      <w:r>
        <w:rPr>
          <w:rFonts w:eastAsiaTheme="minorEastAsia"/>
          <w:i w:val="0"/>
          <w:noProof/>
          <w:spacing w:val="0"/>
          <w:lang w:val="es-ES" w:eastAsia="es-ES"/>
          <w14:ligatures w14:val="none"/>
          <w14:cntxtAlts w14:val="0"/>
        </w:rPr>
        <w:tab/>
      </w:r>
      <w:r w:rsidRPr="00990A72">
        <w:rPr>
          <w:noProof/>
        </w:rPr>
        <w:t>Motivación</w:t>
      </w:r>
      <w:r>
        <w:rPr>
          <w:noProof/>
        </w:rPr>
        <w:tab/>
      </w:r>
      <w:r>
        <w:rPr>
          <w:noProof/>
        </w:rPr>
        <w:fldChar w:fldCharType="begin"/>
      </w:r>
      <w:r>
        <w:rPr>
          <w:noProof/>
        </w:rPr>
        <w:instrText xml:space="preserve"> PAGEREF _Toc534398882 \h </w:instrText>
      </w:r>
      <w:r>
        <w:rPr>
          <w:noProof/>
        </w:rPr>
      </w:r>
      <w:r>
        <w:rPr>
          <w:noProof/>
        </w:rPr>
        <w:fldChar w:fldCharType="separate"/>
      </w:r>
      <w:r w:rsidR="00361ED4">
        <w:rPr>
          <w:noProof/>
        </w:rPr>
        <w:t>2</w:t>
      </w:r>
      <w:r>
        <w:rPr>
          <w:noProof/>
        </w:rPr>
        <w:fldChar w:fldCharType="end"/>
      </w:r>
    </w:p>
    <w:p w14:paraId="430FEA17"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3</w:t>
      </w:r>
      <w:r>
        <w:rPr>
          <w:rFonts w:eastAsiaTheme="minorEastAsia"/>
          <w:i w:val="0"/>
          <w:noProof/>
          <w:spacing w:val="0"/>
          <w:lang w:val="es-ES" w:eastAsia="es-ES"/>
          <w14:ligatures w14:val="none"/>
          <w14:cntxtAlts w14:val="0"/>
        </w:rPr>
        <w:tab/>
      </w:r>
      <w:r w:rsidRPr="00990A72">
        <w:rPr>
          <w:noProof/>
        </w:rPr>
        <w:t>Metodología de trabajo</w:t>
      </w:r>
      <w:r>
        <w:rPr>
          <w:noProof/>
        </w:rPr>
        <w:tab/>
      </w:r>
      <w:r>
        <w:rPr>
          <w:noProof/>
        </w:rPr>
        <w:fldChar w:fldCharType="begin"/>
      </w:r>
      <w:r>
        <w:rPr>
          <w:noProof/>
        </w:rPr>
        <w:instrText xml:space="preserve"> PAGEREF _Toc534398883 \h </w:instrText>
      </w:r>
      <w:r>
        <w:rPr>
          <w:noProof/>
        </w:rPr>
      </w:r>
      <w:r>
        <w:rPr>
          <w:noProof/>
        </w:rPr>
        <w:fldChar w:fldCharType="separate"/>
      </w:r>
      <w:r w:rsidR="00361ED4">
        <w:rPr>
          <w:noProof/>
        </w:rPr>
        <w:t>3</w:t>
      </w:r>
      <w:r>
        <w:rPr>
          <w:noProof/>
        </w:rPr>
        <w:fldChar w:fldCharType="end"/>
      </w:r>
    </w:p>
    <w:p w14:paraId="54945F6D"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4</w:t>
      </w:r>
      <w:r>
        <w:rPr>
          <w:rFonts w:eastAsiaTheme="minorEastAsia"/>
          <w:i w:val="0"/>
          <w:noProof/>
          <w:spacing w:val="0"/>
          <w:lang w:val="es-ES" w:eastAsia="es-ES"/>
          <w14:ligatures w14:val="none"/>
          <w14:cntxtAlts w14:val="0"/>
        </w:rPr>
        <w:tab/>
      </w:r>
      <w:r w:rsidRPr="00990A72">
        <w:rPr>
          <w:noProof/>
        </w:rPr>
        <w:t>Objetivos</w:t>
      </w:r>
      <w:r>
        <w:rPr>
          <w:noProof/>
        </w:rPr>
        <w:tab/>
      </w:r>
      <w:r>
        <w:rPr>
          <w:noProof/>
        </w:rPr>
        <w:fldChar w:fldCharType="begin"/>
      </w:r>
      <w:r>
        <w:rPr>
          <w:noProof/>
        </w:rPr>
        <w:instrText xml:space="preserve"> PAGEREF _Toc534398884 \h </w:instrText>
      </w:r>
      <w:r>
        <w:rPr>
          <w:noProof/>
        </w:rPr>
      </w:r>
      <w:r>
        <w:rPr>
          <w:noProof/>
        </w:rPr>
        <w:fldChar w:fldCharType="separate"/>
      </w:r>
      <w:r w:rsidR="00361ED4">
        <w:rPr>
          <w:noProof/>
        </w:rPr>
        <w:t>4</w:t>
      </w:r>
      <w:r>
        <w:rPr>
          <w:noProof/>
        </w:rPr>
        <w:fldChar w:fldCharType="end"/>
      </w:r>
    </w:p>
    <w:p w14:paraId="5B1DC817"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4398885 \h </w:instrText>
      </w:r>
      <w:r>
        <w:rPr>
          <w:noProof/>
        </w:rPr>
      </w:r>
      <w:r>
        <w:rPr>
          <w:noProof/>
        </w:rPr>
        <w:fldChar w:fldCharType="separate"/>
      </w:r>
      <w:r w:rsidR="00361ED4">
        <w:rPr>
          <w:noProof/>
        </w:rPr>
        <w:t>7</w:t>
      </w:r>
      <w:r>
        <w:rPr>
          <w:noProof/>
        </w:rPr>
        <w:fldChar w:fldCharType="end"/>
      </w:r>
    </w:p>
    <w:p w14:paraId="2091FEFD"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2.1</w:t>
      </w:r>
      <w:r>
        <w:rPr>
          <w:rFonts w:eastAsiaTheme="minorEastAsia"/>
          <w:i w:val="0"/>
          <w:noProof/>
          <w:spacing w:val="0"/>
          <w:lang w:val="es-ES" w:eastAsia="es-ES"/>
          <w14:ligatures w14:val="none"/>
          <w14:cntxtAlts w14:val="0"/>
        </w:rPr>
        <w:tab/>
      </w:r>
      <w:r w:rsidRPr="00990A72">
        <w:rPr>
          <w:noProof/>
        </w:rPr>
        <w:t>Vulnerabilidades en la red</w:t>
      </w:r>
      <w:r>
        <w:rPr>
          <w:noProof/>
        </w:rPr>
        <w:tab/>
      </w:r>
      <w:r>
        <w:rPr>
          <w:noProof/>
        </w:rPr>
        <w:fldChar w:fldCharType="begin"/>
      </w:r>
      <w:r>
        <w:rPr>
          <w:noProof/>
        </w:rPr>
        <w:instrText xml:space="preserve"> PAGEREF _Toc534398886 \h </w:instrText>
      </w:r>
      <w:r>
        <w:rPr>
          <w:noProof/>
        </w:rPr>
      </w:r>
      <w:r>
        <w:rPr>
          <w:noProof/>
        </w:rPr>
        <w:fldChar w:fldCharType="separate"/>
      </w:r>
      <w:r w:rsidR="00361ED4">
        <w:rPr>
          <w:noProof/>
        </w:rPr>
        <w:t>7</w:t>
      </w:r>
      <w:r>
        <w:rPr>
          <w:noProof/>
        </w:rPr>
        <w:fldChar w:fldCharType="end"/>
      </w:r>
    </w:p>
    <w:p w14:paraId="1BEFE137"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1.1</w:t>
      </w:r>
      <w:r>
        <w:rPr>
          <w:rFonts w:eastAsiaTheme="minorEastAsia"/>
          <w:noProof/>
          <w:spacing w:val="0"/>
          <w:lang w:val="es-ES" w:eastAsia="es-ES"/>
          <w14:ligatures w14:val="none"/>
          <w14:cntxtAlts w14:val="0"/>
        </w:rPr>
        <w:tab/>
      </w:r>
      <w:r w:rsidRPr="00990A72">
        <w:rPr>
          <w:noProof/>
        </w:rPr>
        <w:t>Man In The Middle</w:t>
      </w:r>
      <w:r>
        <w:rPr>
          <w:noProof/>
        </w:rPr>
        <w:tab/>
      </w:r>
      <w:r>
        <w:rPr>
          <w:noProof/>
        </w:rPr>
        <w:fldChar w:fldCharType="begin"/>
      </w:r>
      <w:r>
        <w:rPr>
          <w:noProof/>
        </w:rPr>
        <w:instrText xml:space="preserve"> PAGEREF _Toc534398887 \h </w:instrText>
      </w:r>
      <w:r>
        <w:rPr>
          <w:noProof/>
        </w:rPr>
      </w:r>
      <w:r>
        <w:rPr>
          <w:noProof/>
        </w:rPr>
        <w:fldChar w:fldCharType="separate"/>
      </w:r>
      <w:r w:rsidR="00361ED4">
        <w:rPr>
          <w:noProof/>
        </w:rPr>
        <w:t>8</w:t>
      </w:r>
      <w:r>
        <w:rPr>
          <w:noProof/>
        </w:rPr>
        <w:fldChar w:fldCharType="end"/>
      </w:r>
    </w:p>
    <w:p w14:paraId="5C9FC263"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1.2</w:t>
      </w:r>
      <w:r>
        <w:rPr>
          <w:rFonts w:eastAsiaTheme="minorEastAsia"/>
          <w:noProof/>
          <w:spacing w:val="0"/>
          <w:lang w:val="es-ES" w:eastAsia="es-ES"/>
          <w14:ligatures w14:val="none"/>
          <w14:cntxtAlts w14:val="0"/>
        </w:rPr>
        <w:tab/>
      </w:r>
      <w:r w:rsidRPr="00990A72">
        <w:rPr>
          <w:noProof/>
        </w:rPr>
        <w:t>Denegación de servicios (DOS)</w:t>
      </w:r>
      <w:r>
        <w:rPr>
          <w:noProof/>
        </w:rPr>
        <w:tab/>
      </w:r>
      <w:r>
        <w:rPr>
          <w:noProof/>
        </w:rPr>
        <w:fldChar w:fldCharType="begin"/>
      </w:r>
      <w:r>
        <w:rPr>
          <w:noProof/>
        </w:rPr>
        <w:instrText xml:space="preserve"> PAGEREF _Toc534398888 \h </w:instrText>
      </w:r>
      <w:r>
        <w:rPr>
          <w:noProof/>
        </w:rPr>
      </w:r>
      <w:r>
        <w:rPr>
          <w:noProof/>
        </w:rPr>
        <w:fldChar w:fldCharType="separate"/>
      </w:r>
      <w:r w:rsidR="00361ED4">
        <w:rPr>
          <w:noProof/>
        </w:rPr>
        <w:t>8</w:t>
      </w:r>
      <w:r>
        <w:rPr>
          <w:noProof/>
        </w:rPr>
        <w:fldChar w:fldCharType="end"/>
      </w:r>
    </w:p>
    <w:p w14:paraId="77F12DC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1.3</w:t>
      </w:r>
      <w:r>
        <w:rPr>
          <w:rFonts w:eastAsiaTheme="minorEastAsia"/>
          <w:noProof/>
          <w:spacing w:val="0"/>
          <w:lang w:val="es-ES" w:eastAsia="es-ES"/>
          <w14:ligatures w14:val="none"/>
          <w14:cntxtAlts w14:val="0"/>
        </w:rPr>
        <w:tab/>
      </w:r>
      <w:r w:rsidRPr="00990A72">
        <w:rPr>
          <w:noProof/>
        </w:rPr>
        <w:t>Ransomware</w:t>
      </w:r>
      <w:r>
        <w:rPr>
          <w:noProof/>
        </w:rPr>
        <w:tab/>
      </w:r>
      <w:r>
        <w:rPr>
          <w:noProof/>
        </w:rPr>
        <w:fldChar w:fldCharType="begin"/>
      </w:r>
      <w:r>
        <w:rPr>
          <w:noProof/>
        </w:rPr>
        <w:instrText xml:space="preserve"> PAGEREF _Toc534398889 \h </w:instrText>
      </w:r>
      <w:r>
        <w:rPr>
          <w:noProof/>
        </w:rPr>
      </w:r>
      <w:r>
        <w:rPr>
          <w:noProof/>
        </w:rPr>
        <w:fldChar w:fldCharType="separate"/>
      </w:r>
      <w:r w:rsidR="00361ED4">
        <w:rPr>
          <w:noProof/>
        </w:rPr>
        <w:t>9</w:t>
      </w:r>
      <w:r>
        <w:rPr>
          <w:noProof/>
        </w:rPr>
        <w:fldChar w:fldCharType="end"/>
      </w:r>
    </w:p>
    <w:p w14:paraId="7A75EEA6"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2.2</w:t>
      </w:r>
      <w:r>
        <w:rPr>
          <w:rFonts w:eastAsiaTheme="minorEastAsia"/>
          <w:i w:val="0"/>
          <w:noProof/>
          <w:spacing w:val="0"/>
          <w:lang w:val="es-ES" w:eastAsia="es-ES"/>
          <w14:ligatures w14:val="none"/>
          <w14:cntxtAlts w14:val="0"/>
        </w:rPr>
        <w:tab/>
      </w:r>
      <w:r w:rsidRPr="00990A72">
        <w:rPr>
          <w:noProof/>
        </w:rPr>
        <w:t>Detección de anómalias en la red</w:t>
      </w:r>
      <w:r>
        <w:rPr>
          <w:noProof/>
        </w:rPr>
        <w:tab/>
      </w:r>
      <w:r>
        <w:rPr>
          <w:noProof/>
        </w:rPr>
        <w:fldChar w:fldCharType="begin"/>
      </w:r>
      <w:r>
        <w:rPr>
          <w:noProof/>
        </w:rPr>
        <w:instrText xml:space="preserve"> PAGEREF _Toc534398890 \h </w:instrText>
      </w:r>
      <w:r>
        <w:rPr>
          <w:noProof/>
        </w:rPr>
      </w:r>
      <w:r>
        <w:rPr>
          <w:noProof/>
        </w:rPr>
        <w:fldChar w:fldCharType="separate"/>
      </w:r>
      <w:r w:rsidR="00361ED4">
        <w:rPr>
          <w:noProof/>
        </w:rPr>
        <w:t>10</w:t>
      </w:r>
      <w:r>
        <w:rPr>
          <w:noProof/>
        </w:rPr>
        <w:fldChar w:fldCharType="end"/>
      </w:r>
    </w:p>
    <w:p w14:paraId="195161E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1</w:t>
      </w:r>
      <w:r>
        <w:rPr>
          <w:rFonts w:eastAsiaTheme="minorEastAsia"/>
          <w:noProof/>
          <w:spacing w:val="0"/>
          <w:lang w:val="es-ES" w:eastAsia="es-ES"/>
          <w14:ligatures w14:val="none"/>
          <w14:cntxtAlts w14:val="0"/>
        </w:rPr>
        <w:tab/>
      </w:r>
      <w:r w:rsidRPr="00990A72">
        <w:rPr>
          <w:noProof/>
        </w:rPr>
        <w:t>Redes neuronales</w:t>
      </w:r>
      <w:r>
        <w:rPr>
          <w:noProof/>
        </w:rPr>
        <w:tab/>
      </w:r>
      <w:r>
        <w:rPr>
          <w:noProof/>
        </w:rPr>
        <w:fldChar w:fldCharType="begin"/>
      </w:r>
      <w:r>
        <w:rPr>
          <w:noProof/>
        </w:rPr>
        <w:instrText xml:space="preserve"> PAGEREF _Toc534398891 \h </w:instrText>
      </w:r>
      <w:r>
        <w:rPr>
          <w:noProof/>
        </w:rPr>
      </w:r>
      <w:r>
        <w:rPr>
          <w:noProof/>
        </w:rPr>
        <w:fldChar w:fldCharType="separate"/>
      </w:r>
      <w:r w:rsidR="00361ED4">
        <w:rPr>
          <w:noProof/>
        </w:rPr>
        <w:t>10</w:t>
      </w:r>
      <w:r>
        <w:rPr>
          <w:noProof/>
        </w:rPr>
        <w:fldChar w:fldCharType="end"/>
      </w:r>
    </w:p>
    <w:p w14:paraId="62257750"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2</w:t>
      </w:r>
      <w:r>
        <w:rPr>
          <w:rFonts w:eastAsiaTheme="minorEastAsia"/>
          <w:noProof/>
          <w:spacing w:val="0"/>
          <w:lang w:val="es-ES" w:eastAsia="es-ES"/>
          <w14:ligatures w14:val="none"/>
          <w14:cntxtAlts w14:val="0"/>
        </w:rPr>
        <w:tab/>
      </w:r>
      <w:r>
        <w:rPr>
          <w:noProof/>
        </w:rPr>
        <w:t>R&amp;S®PACE 2</w:t>
      </w:r>
      <w:r>
        <w:rPr>
          <w:noProof/>
        </w:rPr>
        <w:tab/>
      </w:r>
      <w:r>
        <w:rPr>
          <w:noProof/>
        </w:rPr>
        <w:fldChar w:fldCharType="begin"/>
      </w:r>
      <w:r>
        <w:rPr>
          <w:noProof/>
        </w:rPr>
        <w:instrText xml:space="preserve"> PAGEREF _Toc534398892 \h </w:instrText>
      </w:r>
      <w:r>
        <w:rPr>
          <w:noProof/>
        </w:rPr>
      </w:r>
      <w:r>
        <w:rPr>
          <w:noProof/>
        </w:rPr>
        <w:fldChar w:fldCharType="separate"/>
      </w:r>
      <w:r w:rsidR="00361ED4">
        <w:rPr>
          <w:noProof/>
        </w:rPr>
        <w:t>11</w:t>
      </w:r>
      <w:r>
        <w:rPr>
          <w:noProof/>
        </w:rPr>
        <w:fldChar w:fldCharType="end"/>
      </w:r>
    </w:p>
    <w:p w14:paraId="525F3232"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3</w:t>
      </w:r>
      <w:r>
        <w:rPr>
          <w:rFonts w:eastAsiaTheme="minorEastAsia"/>
          <w:noProof/>
          <w:spacing w:val="0"/>
          <w:lang w:val="es-ES" w:eastAsia="es-ES"/>
          <w14:ligatures w14:val="none"/>
          <w14:cntxtAlts w14:val="0"/>
        </w:rPr>
        <w:tab/>
      </w:r>
      <w:r>
        <w:rPr>
          <w:noProof/>
        </w:rPr>
        <w:t>Firewall de nivel de aplicación</w:t>
      </w:r>
      <w:r>
        <w:rPr>
          <w:noProof/>
        </w:rPr>
        <w:tab/>
      </w:r>
      <w:r>
        <w:rPr>
          <w:noProof/>
        </w:rPr>
        <w:fldChar w:fldCharType="begin"/>
      </w:r>
      <w:r>
        <w:rPr>
          <w:noProof/>
        </w:rPr>
        <w:instrText xml:space="preserve"> PAGEREF _Toc534398893 \h </w:instrText>
      </w:r>
      <w:r>
        <w:rPr>
          <w:noProof/>
        </w:rPr>
      </w:r>
      <w:r>
        <w:rPr>
          <w:noProof/>
        </w:rPr>
        <w:fldChar w:fldCharType="separate"/>
      </w:r>
      <w:r w:rsidR="00361ED4">
        <w:rPr>
          <w:noProof/>
        </w:rPr>
        <w:t>12</w:t>
      </w:r>
      <w:r>
        <w:rPr>
          <w:noProof/>
        </w:rPr>
        <w:fldChar w:fldCharType="end"/>
      </w:r>
    </w:p>
    <w:p w14:paraId="291584DA"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4</w:t>
      </w:r>
      <w:r>
        <w:rPr>
          <w:rFonts w:eastAsiaTheme="minorEastAsia"/>
          <w:noProof/>
          <w:spacing w:val="0"/>
          <w:lang w:val="es-ES" w:eastAsia="es-ES"/>
          <w14:ligatures w14:val="none"/>
          <w14:cntxtAlts w14:val="0"/>
        </w:rPr>
        <w:tab/>
      </w:r>
      <w:r>
        <w:rPr>
          <w:noProof/>
        </w:rPr>
        <w:t>IDS/IPS</w:t>
      </w:r>
      <w:r>
        <w:rPr>
          <w:noProof/>
        </w:rPr>
        <w:tab/>
      </w:r>
      <w:r>
        <w:rPr>
          <w:noProof/>
        </w:rPr>
        <w:fldChar w:fldCharType="begin"/>
      </w:r>
      <w:r>
        <w:rPr>
          <w:noProof/>
        </w:rPr>
        <w:instrText xml:space="preserve"> PAGEREF _Toc534398894 \h </w:instrText>
      </w:r>
      <w:r>
        <w:rPr>
          <w:noProof/>
        </w:rPr>
      </w:r>
      <w:r>
        <w:rPr>
          <w:noProof/>
        </w:rPr>
        <w:fldChar w:fldCharType="separate"/>
      </w:r>
      <w:r w:rsidR="00361ED4">
        <w:rPr>
          <w:noProof/>
        </w:rPr>
        <w:t>12</w:t>
      </w:r>
      <w:r>
        <w:rPr>
          <w:noProof/>
        </w:rPr>
        <w:fldChar w:fldCharType="end"/>
      </w:r>
    </w:p>
    <w:p w14:paraId="39966D1F"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5</w:t>
      </w:r>
      <w:r>
        <w:rPr>
          <w:rFonts w:eastAsiaTheme="minorEastAsia"/>
          <w:noProof/>
          <w:spacing w:val="0"/>
          <w:lang w:val="es-ES" w:eastAsia="es-ES"/>
          <w14:ligatures w14:val="none"/>
          <w14:cntxtAlts w14:val="0"/>
        </w:rPr>
        <w:tab/>
      </w:r>
      <w:r>
        <w:rPr>
          <w:noProof/>
        </w:rPr>
        <w:t>Análisis y conclusiones</w:t>
      </w:r>
      <w:r>
        <w:rPr>
          <w:noProof/>
        </w:rPr>
        <w:tab/>
      </w:r>
      <w:r>
        <w:rPr>
          <w:noProof/>
        </w:rPr>
        <w:fldChar w:fldCharType="begin"/>
      </w:r>
      <w:r>
        <w:rPr>
          <w:noProof/>
        </w:rPr>
        <w:instrText xml:space="preserve"> PAGEREF _Toc534398895 \h </w:instrText>
      </w:r>
      <w:r>
        <w:rPr>
          <w:noProof/>
        </w:rPr>
      </w:r>
      <w:r>
        <w:rPr>
          <w:noProof/>
        </w:rPr>
        <w:fldChar w:fldCharType="separate"/>
      </w:r>
      <w:r w:rsidR="00361ED4">
        <w:rPr>
          <w:noProof/>
        </w:rPr>
        <w:t>14</w:t>
      </w:r>
      <w:r>
        <w:rPr>
          <w:noProof/>
        </w:rPr>
        <w:fldChar w:fldCharType="end"/>
      </w:r>
    </w:p>
    <w:p w14:paraId="5AE51481"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Conceptos</w:t>
      </w:r>
      <w:r>
        <w:rPr>
          <w:noProof/>
        </w:rPr>
        <w:tab/>
      </w:r>
      <w:r>
        <w:rPr>
          <w:noProof/>
        </w:rPr>
        <w:fldChar w:fldCharType="begin"/>
      </w:r>
      <w:r>
        <w:rPr>
          <w:noProof/>
        </w:rPr>
        <w:instrText xml:space="preserve"> PAGEREF _Toc534398896 \h </w:instrText>
      </w:r>
      <w:r>
        <w:rPr>
          <w:noProof/>
        </w:rPr>
      </w:r>
      <w:r>
        <w:rPr>
          <w:noProof/>
        </w:rPr>
        <w:fldChar w:fldCharType="separate"/>
      </w:r>
      <w:r w:rsidR="00361ED4">
        <w:rPr>
          <w:noProof/>
        </w:rPr>
        <w:t>17</w:t>
      </w:r>
      <w:r>
        <w:rPr>
          <w:noProof/>
        </w:rPr>
        <w:fldChar w:fldCharType="end"/>
      </w:r>
    </w:p>
    <w:p w14:paraId="21507554"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1</w:t>
      </w:r>
      <w:r>
        <w:rPr>
          <w:rFonts w:eastAsiaTheme="minorEastAsia"/>
          <w:i w:val="0"/>
          <w:noProof/>
          <w:spacing w:val="0"/>
          <w:lang w:val="es-ES" w:eastAsia="es-ES"/>
          <w14:ligatures w14:val="none"/>
          <w14:cntxtAlts w14:val="0"/>
        </w:rPr>
        <w:tab/>
      </w:r>
      <w:r w:rsidRPr="00990A72">
        <w:rPr>
          <w:noProof/>
        </w:rPr>
        <w:t>IPFIX y Netflow.</w:t>
      </w:r>
      <w:r>
        <w:rPr>
          <w:noProof/>
        </w:rPr>
        <w:tab/>
      </w:r>
      <w:r>
        <w:rPr>
          <w:noProof/>
        </w:rPr>
        <w:fldChar w:fldCharType="begin"/>
      </w:r>
      <w:r>
        <w:rPr>
          <w:noProof/>
        </w:rPr>
        <w:instrText xml:space="preserve"> PAGEREF _Toc534398897 \h </w:instrText>
      </w:r>
      <w:r>
        <w:rPr>
          <w:noProof/>
        </w:rPr>
      </w:r>
      <w:r>
        <w:rPr>
          <w:noProof/>
        </w:rPr>
        <w:fldChar w:fldCharType="separate"/>
      </w:r>
      <w:r w:rsidR="00361ED4">
        <w:rPr>
          <w:noProof/>
        </w:rPr>
        <w:t>17</w:t>
      </w:r>
      <w:r>
        <w:rPr>
          <w:noProof/>
        </w:rPr>
        <w:fldChar w:fldCharType="end"/>
      </w:r>
    </w:p>
    <w:p w14:paraId="26B1D08A"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2</w:t>
      </w:r>
      <w:r>
        <w:rPr>
          <w:rFonts w:eastAsiaTheme="minorEastAsia"/>
          <w:i w:val="0"/>
          <w:noProof/>
          <w:spacing w:val="0"/>
          <w:lang w:val="es-ES" w:eastAsia="es-ES"/>
          <w14:ligatures w14:val="none"/>
          <w14:cntxtAlts w14:val="0"/>
        </w:rPr>
        <w:tab/>
      </w:r>
      <w:r w:rsidRPr="00990A72">
        <w:rPr>
          <w:noProof/>
        </w:rPr>
        <w:t>DPI</w:t>
      </w:r>
      <w:r>
        <w:rPr>
          <w:noProof/>
        </w:rPr>
        <w:tab/>
      </w:r>
      <w:r>
        <w:rPr>
          <w:noProof/>
        </w:rPr>
        <w:fldChar w:fldCharType="begin"/>
      </w:r>
      <w:r>
        <w:rPr>
          <w:noProof/>
        </w:rPr>
        <w:instrText xml:space="preserve"> PAGEREF _Toc534398898 \h </w:instrText>
      </w:r>
      <w:r>
        <w:rPr>
          <w:noProof/>
        </w:rPr>
      </w:r>
      <w:r>
        <w:rPr>
          <w:noProof/>
        </w:rPr>
        <w:fldChar w:fldCharType="separate"/>
      </w:r>
      <w:r w:rsidR="00361ED4">
        <w:rPr>
          <w:noProof/>
        </w:rPr>
        <w:t>18</w:t>
      </w:r>
      <w:r>
        <w:rPr>
          <w:noProof/>
        </w:rPr>
        <w:fldChar w:fldCharType="end"/>
      </w:r>
    </w:p>
    <w:p w14:paraId="0E99FA61"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3</w:t>
      </w:r>
      <w:r>
        <w:rPr>
          <w:rFonts w:eastAsiaTheme="minorEastAsia"/>
          <w:i w:val="0"/>
          <w:noProof/>
          <w:spacing w:val="0"/>
          <w:lang w:val="es-ES" w:eastAsia="es-ES"/>
          <w14:ligatures w14:val="none"/>
          <w14:cntxtAlts w14:val="0"/>
        </w:rPr>
        <w:tab/>
      </w:r>
      <w:r w:rsidRPr="00990A72">
        <w:rPr>
          <w:noProof/>
        </w:rPr>
        <w:t>nDPI</w:t>
      </w:r>
      <w:r>
        <w:rPr>
          <w:noProof/>
        </w:rPr>
        <w:tab/>
      </w:r>
      <w:r>
        <w:rPr>
          <w:noProof/>
        </w:rPr>
        <w:fldChar w:fldCharType="begin"/>
      </w:r>
      <w:r>
        <w:rPr>
          <w:noProof/>
        </w:rPr>
        <w:instrText xml:space="preserve"> PAGEREF _Toc534398899 \h </w:instrText>
      </w:r>
      <w:r>
        <w:rPr>
          <w:noProof/>
        </w:rPr>
      </w:r>
      <w:r>
        <w:rPr>
          <w:noProof/>
        </w:rPr>
        <w:fldChar w:fldCharType="separate"/>
      </w:r>
      <w:r w:rsidR="00361ED4">
        <w:rPr>
          <w:noProof/>
        </w:rPr>
        <w:t>19</w:t>
      </w:r>
      <w:r>
        <w:rPr>
          <w:noProof/>
        </w:rPr>
        <w:fldChar w:fldCharType="end"/>
      </w:r>
    </w:p>
    <w:p w14:paraId="44271036"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4</w:t>
      </w:r>
      <w:r>
        <w:rPr>
          <w:rFonts w:eastAsiaTheme="minorEastAsia"/>
          <w:i w:val="0"/>
          <w:noProof/>
          <w:spacing w:val="0"/>
          <w:lang w:val="es-ES" w:eastAsia="es-ES"/>
          <w14:ligatures w14:val="none"/>
          <w14:cntxtAlts w14:val="0"/>
        </w:rPr>
        <w:tab/>
      </w:r>
      <w:r w:rsidRPr="00990A72">
        <w:rPr>
          <w:noProof/>
        </w:rPr>
        <w:t>wireshark</w:t>
      </w:r>
      <w:r>
        <w:rPr>
          <w:noProof/>
        </w:rPr>
        <w:tab/>
      </w:r>
      <w:r>
        <w:rPr>
          <w:noProof/>
        </w:rPr>
        <w:fldChar w:fldCharType="begin"/>
      </w:r>
      <w:r>
        <w:rPr>
          <w:noProof/>
        </w:rPr>
        <w:instrText xml:space="preserve"> PAGEREF _Toc534398900 \h </w:instrText>
      </w:r>
      <w:r>
        <w:rPr>
          <w:noProof/>
        </w:rPr>
      </w:r>
      <w:r>
        <w:rPr>
          <w:noProof/>
        </w:rPr>
        <w:fldChar w:fldCharType="separate"/>
      </w:r>
      <w:r w:rsidR="00361ED4">
        <w:rPr>
          <w:noProof/>
        </w:rPr>
        <w:t>20</w:t>
      </w:r>
      <w:r>
        <w:rPr>
          <w:noProof/>
        </w:rPr>
        <w:fldChar w:fldCharType="end"/>
      </w:r>
    </w:p>
    <w:p w14:paraId="29A5D191"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5</w:t>
      </w:r>
      <w:r>
        <w:rPr>
          <w:rFonts w:eastAsiaTheme="minorEastAsia"/>
          <w:i w:val="0"/>
          <w:noProof/>
          <w:spacing w:val="0"/>
          <w:lang w:val="es-ES" w:eastAsia="es-ES"/>
          <w14:ligatures w14:val="none"/>
          <w14:cntxtAlts w14:val="0"/>
        </w:rPr>
        <w:tab/>
      </w:r>
      <w:r w:rsidRPr="00990A72">
        <w:rPr>
          <w:noProof/>
        </w:rPr>
        <w:t>Integración de nDPI con wireshark</w:t>
      </w:r>
      <w:r>
        <w:rPr>
          <w:noProof/>
        </w:rPr>
        <w:tab/>
      </w:r>
      <w:r>
        <w:rPr>
          <w:noProof/>
        </w:rPr>
        <w:fldChar w:fldCharType="begin"/>
      </w:r>
      <w:r>
        <w:rPr>
          <w:noProof/>
        </w:rPr>
        <w:instrText xml:space="preserve"> PAGEREF _Toc534398901 \h </w:instrText>
      </w:r>
      <w:r>
        <w:rPr>
          <w:noProof/>
        </w:rPr>
      </w:r>
      <w:r>
        <w:rPr>
          <w:noProof/>
        </w:rPr>
        <w:fldChar w:fldCharType="separate"/>
      </w:r>
      <w:r w:rsidR="00361ED4">
        <w:rPr>
          <w:noProof/>
        </w:rPr>
        <w:t>20</w:t>
      </w:r>
      <w:r>
        <w:rPr>
          <w:noProof/>
        </w:rPr>
        <w:fldChar w:fldCharType="end"/>
      </w:r>
    </w:p>
    <w:p w14:paraId="59657B5F"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6</w:t>
      </w:r>
      <w:r>
        <w:rPr>
          <w:rFonts w:eastAsiaTheme="minorEastAsia"/>
          <w:i w:val="0"/>
          <w:noProof/>
          <w:spacing w:val="0"/>
          <w:lang w:val="es-ES" w:eastAsia="es-ES"/>
          <w14:ligatures w14:val="none"/>
          <w14:cntxtAlts w14:val="0"/>
        </w:rPr>
        <w:tab/>
      </w:r>
      <w:r w:rsidRPr="00990A72">
        <w:rPr>
          <w:noProof/>
        </w:rPr>
        <w:t>Recolector nProbe</w:t>
      </w:r>
      <w:r>
        <w:rPr>
          <w:noProof/>
        </w:rPr>
        <w:tab/>
      </w:r>
      <w:r>
        <w:rPr>
          <w:noProof/>
        </w:rPr>
        <w:fldChar w:fldCharType="begin"/>
      </w:r>
      <w:r>
        <w:rPr>
          <w:noProof/>
        </w:rPr>
        <w:instrText xml:space="preserve"> PAGEREF _Toc534398902 \h </w:instrText>
      </w:r>
      <w:r>
        <w:rPr>
          <w:noProof/>
        </w:rPr>
      </w:r>
      <w:r>
        <w:rPr>
          <w:noProof/>
        </w:rPr>
        <w:fldChar w:fldCharType="separate"/>
      </w:r>
      <w:r w:rsidR="00361ED4">
        <w:rPr>
          <w:noProof/>
        </w:rPr>
        <w:t>21</w:t>
      </w:r>
      <w:r>
        <w:rPr>
          <w:noProof/>
        </w:rPr>
        <w:fldChar w:fldCharType="end"/>
      </w:r>
    </w:p>
    <w:p w14:paraId="253AC13B"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4398903 \h </w:instrText>
      </w:r>
      <w:r>
        <w:rPr>
          <w:noProof/>
        </w:rPr>
      </w:r>
      <w:r>
        <w:rPr>
          <w:noProof/>
        </w:rPr>
        <w:fldChar w:fldCharType="separate"/>
      </w:r>
      <w:r w:rsidR="00361ED4">
        <w:rPr>
          <w:noProof/>
        </w:rPr>
        <w:t>23</w:t>
      </w:r>
      <w:r>
        <w:rPr>
          <w:noProof/>
        </w:rPr>
        <w:fldChar w:fldCharType="end"/>
      </w:r>
    </w:p>
    <w:p w14:paraId="5A13C67B"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1</w:t>
      </w:r>
      <w:r>
        <w:rPr>
          <w:rFonts w:eastAsiaTheme="minorEastAsia"/>
          <w:i w:val="0"/>
          <w:noProof/>
          <w:spacing w:val="0"/>
          <w:lang w:val="es-ES" w:eastAsia="es-ES"/>
          <w14:ligatures w14:val="none"/>
          <w14:cntxtAlts w14:val="0"/>
        </w:rPr>
        <w:tab/>
      </w:r>
      <w:r w:rsidRPr="00990A72">
        <w:rPr>
          <w:noProof/>
        </w:rPr>
        <w:t>Aspectos generales del sistema</w:t>
      </w:r>
      <w:r>
        <w:rPr>
          <w:noProof/>
        </w:rPr>
        <w:tab/>
      </w:r>
      <w:r>
        <w:rPr>
          <w:noProof/>
        </w:rPr>
        <w:fldChar w:fldCharType="begin"/>
      </w:r>
      <w:r>
        <w:rPr>
          <w:noProof/>
        </w:rPr>
        <w:instrText xml:space="preserve"> PAGEREF _Toc534398904 \h </w:instrText>
      </w:r>
      <w:r>
        <w:rPr>
          <w:noProof/>
        </w:rPr>
      </w:r>
      <w:r>
        <w:rPr>
          <w:noProof/>
        </w:rPr>
        <w:fldChar w:fldCharType="separate"/>
      </w:r>
      <w:r w:rsidR="00361ED4">
        <w:rPr>
          <w:noProof/>
        </w:rPr>
        <w:t>23</w:t>
      </w:r>
      <w:r>
        <w:rPr>
          <w:noProof/>
        </w:rPr>
        <w:fldChar w:fldCharType="end"/>
      </w:r>
    </w:p>
    <w:p w14:paraId="43B2328D"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2</w:t>
      </w:r>
      <w:r>
        <w:rPr>
          <w:rFonts w:eastAsiaTheme="minorEastAsia"/>
          <w:i w:val="0"/>
          <w:noProof/>
          <w:spacing w:val="0"/>
          <w:lang w:val="es-ES" w:eastAsia="es-ES"/>
          <w14:ligatures w14:val="none"/>
          <w14:cntxtAlts w14:val="0"/>
        </w:rPr>
        <w:tab/>
      </w:r>
      <w:r w:rsidRPr="00990A72">
        <w:rPr>
          <w:noProof/>
        </w:rPr>
        <w:t>Fase 1: Obtención del tráfico</w:t>
      </w:r>
      <w:r>
        <w:rPr>
          <w:noProof/>
        </w:rPr>
        <w:tab/>
      </w:r>
      <w:r>
        <w:rPr>
          <w:noProof/>
        </w:rPr>
        <w:fldChar w:fldCharType="begin"/>
      </w:r>
      <w:r>
        <w:rPr>
          <w:noProof/>
        </w:rPr>
        <w:instrText xml:space="preserve"> PAGEREF _Toc534398905 \h </w:instrText>
      </w:r>
      <w:r>
        <w:rPr>
          <w:noProof/>
        </w:rPr>
      </w:r>
      <w:r>
        <w:rPr>
          <w:noProof/>
        </w:rPr>
        <w:fldChar w:fldCharType="separate"/>
      </w:r>
      <w:r w:rsidR="00361ED4">
        <w:rPr>
          <w:noProof/>
        </w:rPr>
        <w:t>24</w:t>
      </w:r>
      <w:r>
        <w:rPr>
          <w:noProof/>
        </w:rPr>
        <w:fldChar w:fldCharType="end"/>
      </w:r>
    </w:p>
    <w:p w14:paraId="264A2B35"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3</w:t>
      </w:r>
      <w:r>
        <w:rPr>
          <w:rFonts w:eastAsiaTheme="minorEastAsia"/>
          <w:i w:val="0"/>
          <w:noProof/>
          <w:spacing w:val="0"/>
          <w:lang w:val="es-ES" w:eastAsia="es-ES"/>
          <w14:ligatures w14:val="none"/>
          <w14:cntxtAlts w14:val="0"/>
        </w:rPr>
        <w:tab/>
      </w:r>
      <w:r w:rsidRPr="00990A72">
        <w:rPr>
          <w:noProof/>
        </w:rPr>
        <w:t>Fase 2: Exportación del tráfico en formato IPFIX</w:t>
      </w:r>
      <w:r>
        <w:rPr>
          <w:noProof/>
        </w:rPr>
        <w:tab/>
      </w:r>
      <w:r>
        <w:rPr>
          <w:noProof/>
        </w:rPr>
        <w:fldChar w:fldCharType="begin"/>
      </w:r>
      <w:r>
        <w:rPr>
          <w:noProof/>
        </w:rPr>
        <w:instrText xml:space="preserve"> PAGEREF _Toc534398906 \h </w:instrText>
      </w:r>
      <w:r>
        <w:rPr>
          <w:noProof/>
        </w:rPr>
      </w:r>
      <w:r>
        <w:rPr>
          <w:noProof/>
        </w:rPr>
        <w:fldChar w:fldCharType="separate"/>
      </w:r>
      <w:r w:rsidR="00361ED4">
        <w:rPr>
          <w:noProof/>
        </w:rPr>
        <w:t>24</w:t>
      </w:r>
      <w:r>
        <w:rPr>
          <w:noProof/>
        </w:rPr>
        <w:fldChar w:fldCharType="end"/>
      </w:r>
    </w:p>
    <w:p w14:paraId="06685DE2"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4</w:t>
      </w:r>
      <w:r>
        <w:rPr>
          <w:rFonts w:eastAsiaTheme="minorEastAsia"/>
          <w:i w:val="0"/>
          <w:noProof/>
          <w:spacing w:val="0"/>
          <w:lang w:val="es-ES" w:eastAsia="es-ES"/>
          <w14:ligatures w14:val="none"/>
          <w14:cntxtAlts w14:val="0"/>
        </w:rPr>
        <w:tab/>
      </w:r>
      <w:r w:rsidRPr="00990A72">
        <w:rPr>
          <w:noProof/>
        </w:rPr>
        <w:t>Fase 3: Procesamiento de IPFIX</w:t>
      </w:r>
      <w:r>
        <w:rPr>
          <w:noProof/>
        </w:rPr>
        <w:tab/>
      </w:r>
      <w:r>
        <w:rPr>
          <w:noProof/>
        </w:rPr>
        <w:fldChar w:fldCharType="begin"/>
      </w:r>
      <w:r>
        <w:rPr>
          <w:noProof/>
        </w:rPr>
        <w:instrText xml:space="preserve"> PAGEREF _Toc534398907 \h </w:instrText>
      </w:r>
      <w:r>
        <w:rPr>
          <w:noProof/>
        </w:rPr>
      </w:r>
      <w:r>
        <w:rPr>
          <w:noProof/>
        </w:rPr>
        <w:fldChar w:fldCharType="separate"/>
      </w:r>
      <w:r w:rsidR="00361ED4">
        <w:rPr>
          <w:noProof/>
        </w:rPr>
        <w:t>26</w:t>
      </w:r>
      <w:r>
        <w:rPr>
          <w:noProof/>
        </w:rPr>
        <w:fldChar w:fldCharType="end"/>
      </w:r>
    </w:p>
    <w:p w14:paraId="6CE66178"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4.4.1</w:t>
      </w:r>
      <w:r>
        <w:rPr>
          <w:rFonts w:eastAsiaTheme="minorEastAsia"/>
          <w:noProof/>
          <w:spacing w:val="0"/>
          <w:lang w:val="es-ES" w:eastAsia="es-ES"/>
          <w14:ligatures w14:val="none"/>
          <w14:cntxtAlts w14:val="0"/>
        </w:rPr>
        <w:tab/>
      </w:r>
      <w:r>
        <w:rPr>
          <w:noProof/>
        </w:rPr>
        <w:t>Lenguaje de programación y librerías</w:t>
      </w:r>
      <w:r>
        <w:rPr>
          <w:noProof/>
        </w:rPr>
        <w:tab/>
      </w:r>
      <w:r>
        <w:rPr>
          <w:noProof/>
        </w:rPr>
        <w:fldChar w:fldCharType="begin"/>
      </w:r>
      <w:r>
        <w:rPr>
          <w:noProof/>
        </w:rPr>
        <w:instrText xml:space="preserve"> PAGEREF _Toc534398908 \h </w:instrText>
      </w:r>
      <w:r>
        <w:rPr>
          <w:noProof/>
        </w:rPr>
      </w:r>
      <w:r>
        <w:rPr>
          <w:noProof/>
        </w:rPr>
        <w:fldChar w:fldCharType="separate"/>
      </w:r>
      <w:r w:rsidR="00361ED4">
        <w:rPr>
          <w:noProof/>
        </w:rPr>
        <w:t>26</w:t>
      </w:r>
      <w:r>
        <w:rPr>
          <w:noProof/>
        </w:rPr>
        <w:fldChar w:fldCharType="end"/>
      </w:r>
    </w:p>
    <w:p w14:paraId="5D36258A"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4.4.2</w:t>
      </w:r>
      <w:r>
        <w:rPr>
          <w:rFonts w:eastAsiaTheme="minorEastAsia"/>
          <w:noProof/>
          <w:spacing w:val="0"/>
          <w:lang w:val="es-ES" w:eastAsia="es-ES"/>
          <w14:ligatures w14:val="none"/>
          <w14:cntxtAlts w14:val="0"/>
        </w:rPr>
        <w:tab/>
      </w:r>
      <w:r>
        <w:rPr>
          <w:noProof/>
        </w:rPr>
        <w:t>Diseño del sistema</w:t>
      </w:r>
      <w:r>
        <w:rPr>
          <w:noProof/>
        </w:rPr>
        <w:tab/>
      </w:r>
      <w:r>
        <w:rPr>
          <w:noProof/>
        </w:rPr>
        <w:fldChar w:fldCharType="begin"/>
      </w:r>
      <w:r>
        <w:rPr>
          <w:noProof/>
        </w:rPr>
        <w:instrText xml:space="preserve"> PAGEREF _Toc534398909 \h </w:instrText>
      </w:r>
      <w:r>
        <w:rPr>
          <w:noProof/>
        </w:rPr>
      </w:r>
      <w:r>
        <w:rPr>
          <w:noProof/>
        </w:rPr>
        <w:fldChar w:fldCharType="separate"/>
      </w:r>
      <w:r w:rsidR="00361ED4">
        <w:rPr>
          <w:noProof/>
        </w:rPr>
        <w:t>27</w:t>
      </w:r>
      <w:r>
        <w:rPr>
          <w:noProof/>
        </w:rPr>
        <w:fldChar w:fldCharType="end"/>
      </w:r>
    </w:p>
    <w:p w14:paraId="014AFD0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lang w:val="es-ES"/>
        </w:rPr>
        <w:t>4.4.3</w:t>
      </w:r>
      <w:r>
        <w:rPr>
          <w:rFonts w:eastAsiaTheme="minorEastAsia"/>
          <w:noProof/>
          <w:spacing w:val="0"/>
          <w:lang w:val="es-ES" w:eastAsia="es-ES"/>
          <w14:ligatures w14:val="none"/>
          <w14:cntxtAlts w14:val="0"/>
        </w:rPr>
        <w:tab/>
      </w:r>
      <w:r w:rsidRPr="00990A72">
        <w:rPr>
          <w:noProof/>
          <w:lang w:val="es-ES"/>
        </w:rPr>
        <w:t>Cálculo de los indicadores</w:t>
      </w:r>
      <w:r>
        <w:rPr>
          <w:noProof/>
        </w:rPr>
        <w:tab/>
      </w:r>
      <w:r>
        <w:rPr>
          <w:noProof/>
        </w:rPr>
        <w:fldChar w:fldCharType="begin"/>
      </w:r>
      <w:r>
        <w:rPr>
          <w:noProof/>
        </w:rPr>
        <w:instrText xml:space="preserve"> PAGEREF _Toc534398910 \h </w:instrText>
      </w:r>
      <w:r>
        <w:rPr>
          <w:noProof/>
        </w:rPr>
      </w:r>
      <w:r>
        <w:rPr>
          <w:noProof/>
        </w:rPr>
        <w:fldChar w:fldCharType="separate"/>
      </w:r>
      <w:r w:rsidR="00361ED4">
        <w:rPr>
          <w:noProof/>
        </w:rPr>
        <w:t>31</w:t>
      </w:r>
      <w:r>
        <w:rPr>
          <w:noProof/>
        </w:rPr>
        <w:fldChar w:fldCharType="end"/>
      </w:r>
    </w:p>
    <w:p w14:paraId="34D97325"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5</w:t>
      </w:r>
      <w:r>
        <w:rPr>
          <w:rFonts w:eastAsiaTheme="minorEastAsia"/>
          <w:i w:val="0"/>
          <w:noProof/>
          <w:spacing w:val="0"/>
          <w:lang w:val="es-ES" w:eastAsia="es-ES"/>
          <w14:ligatures w14:val="none"/>
          <w14:cntxtAlts w14:val="0"/>
        </w:rPr>
        <w:tab/>
      </w:r>
      <w:r w:rsidRPr="00990A72">
        <w:rPr>
          <w:noProof/>
        </w:rPr>
        <w:t>Fase 4: Base de datos</w:t>
      </w:r>
      <w:r>
        <w:rPr>
          <w:noProof/>
        </w:rPr>
        <w:tab/>
      </w:r>
      <w:r>
        <w:rPr>
          <w:noProof/>
        </w:rPr>
        <w:fldChar w:fldCharType="begin"/>
      </w:r>
      <w:r>
        <w:rPr>
          <w:noProof/>
        </w:rPr>
        <w:instrText xml:space="preserve"> PAGEREF _Toc534398911 \h </w:instrText>
      </w:r>
      <w:r>
        <w:rPr>
          <w:noProof/>
        </w:rPr>
      </w:r>
      <w:r>
        <w:rPr>
          <w:noProof/>
        </w:rPr>
        <w:fldChar w:fldCharType="separate"/>
      </w:r>
      <w:r w:rsidR="00361ED4">
        <w:rPr>
          <w:noProof/>
        </w:rPr>
        <w:t>33</w:t>
      </w:r>
      <w:r>
        <w:rPr>
          <w:noProof/>
        </w:rPr>
        <w:fldChar w:fldCharType="end"/>
      </w:r>
    </w:p>
    <w:p w14:paraId="1523337A"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4.5.1</w:t>
      </w:r>
      <w:r>
        <w:rPr>
          <w:rFonts w:eastAsiaTheme="minorEastAsia"/>
          <w:noProof/>
          <w:spacing w:val="0"/>
          <w:lang w:val="es-ES" w:eastAsia="es-ES"/>
          <w14:ligatures w14:val="none"/>
          <w14:cntxtAlts w14:val="0"/>
        </w:rPr>
        <w:tab/>
      </w:r>
      <w:r>
        <w:rPr>
          <w:noProof/>
        </w:rPr>
        <w:t>Diseño de la base de datos</w:t>
      </w:r>
      <w:r>
        <w:rPr>
          <w:noProof/>
        </w:rPr>
        <w:tab/>
      </w:r>
      <w:r>
        <w:rPr>
          <w:noProof/>
        </w:rPr>
        <w:fldChar w:fldCharType="begin"/>
      </w:r>
      <w:r>
        <w:rPr>
          <w:noProof/>
        </w:rPr>
        <w:instrText xml:space="preserve"> PAGEREF _Toc534398912 \h </w:instrText>
      </w:r>
      <w:r>
        <w:rPr>
          <w:noProof/>
        </w:rPr>
      </w:r>
      <w:r>
        <w:rPr>
          <w:noProof/>
        </w:rPr>
        <w:fldChar w:fldCharType="separate"/>
      </w:r>
      <w:r w:rsidR="00361ED4">
        <w:rPr>
          <w:noProof/>
        </w:rPr>
        <w:t>33</w:t>
      </w:r>
      <w:r>
        <w:rPr>
          <w:noProof/>
        </w:rPr>
        <w:fldChar w:fldCharType="end"/>
      </w:r>
    </w:p>
    <w:p w14:paraId="027A96EB"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4398913 \h </w:instrText>
      </w:r>
      <w:r>
        <w:rPr>
          <w:noProof/>
        </w:rPr>
      </w:r>
      <w:r>
        <w:rPr>
          <w:noProof/>
        </w:rPr>
        <w:fldChar w:fldCharType="separate"/>
      </w:r>
      <w:r w:rsidR="00361ED4">
        <w:rPr>
          <w:noProof/>
        </w:rPr>
        <w:t>41</w:t>
      </w:r>
      <w:r>
        <w:rPr>
          <w:noProof/>
        </w:rPr>
        <w:fldChar w:fldCharType="end"/>
      </w:r>
    </w:p>
    <w:p w14:paraId="33FC6B0F"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5.1</w:t>
      </w:r>
      <w:r>
        <w:rPr>
          <w:rFonts w:eastAsiaTheme="minorEastAsia"/>
          <w:i w:val="0"/>
          <w:noProof/>
          <w:spacing w:val="0"/>
          <w:lang w:val="es-ES" w:eastAsia="es-ES"/>
          <w14:ligatures w14:val="none"/>
          <w14:cntxtAlts w14:val="0"/>
        </w:rPr>
        <w:tab/>
      </w:r>
      <w:r w:rsidRPr="00990A72">
        <w:rPr>
          <w:noProof/>
        </w:rPr>
        <w:t>Descripción de software usado para la realicación de las pruebas</w:t>
      </w:r>
      <w:r>
        <w:rPr>
          <w:noProof/>
        </w:rPr>
        <w:tab/>
      </w:r>
      <w:r>
        <w:rPr>
          <w:noProof/>
        </w:rPr>
        <w:fldChar w:fldCharType="begin"/>
      </w:r>
      <w:r>
        <w:rPr>
          <w:noProof/>
        </w:rPr>
        <w:instrText xml:space="preserve"> PAGEREF _Toc534398914 \h </w:instrText>
      </w:r>
      <w:r>
        <w:rPr>
          <w:noProof/>
        </w:rPr>
      </w:r>
      <w:r>
        <w:rPr>
          <w:noProof/>
        </w:rPr>
        <w:fldChar w:fldCharType="separate"/>
      </w:r>
      <w:r w:rsidR="00361ED4">
        <w:rPr>
          <w:noProof/>
        </w:rPr>
        <w:t>41</w:t>
      </w:r>
      <w:r>
        <w:rPr>
          <w:noProof/>
        </w:rPr>
        <w:fldChar w:fldCharType="end"/>
      </w:r>
    </w:p>
    <w:p w14:paraId="75A3EAB0"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lastRenderedPageBreak/>
        <w:t>5.2</w:t>
      </w:r>
      <w:r>
        <w:rPr>
          <w:rFonts w:eastAsiaTheme="minorEastAsia"/>
          <w:i w:val="0"/>
          <w:noProof/>
          <w:spacing w:val="0"/>
          <w:lang w:val="es-ES" w:eastAsia="es-ES"/>
          <w14:ligatures w14:val="none"/>
          <w14:cntxtAlts w14:val="0"/>
        </w:rPr>
        <w:tab/>
      </w:r>
      <w:r w:rsidRPr="00990A72">
        <w:rPr>
          <w:noProof/>
        </w:rPr>
        <w:t>Pruebas realizadas</w:t>
      </w:r>
      <w:r>
        <w:rPr>
          <w:noProof/>
        </w:rPr>
        <w:tab/>
      </w:r>
      <w:r>
        <w:rPr>
          <w:noProof/>
        </w:rPr>
        <w:fldChar w:fldCharType="begin"/>
      </w:r>
      <w:r>
        <w:rPr>
          <w:noProof/>
        </w:rPr>
        <w:instrText xml:space="preserve"> PAGEREF _Toc534398915 \h </w:instrText>
      </w:r>
      <w:r>
        <w:rPr>
          <w:noProof/>
        </w:rPr>
      </w:r>
      <w:r>
        <w:rPr>
          <w:noProof/>
        </w:rPr>
        <w:fldChar w:fldCharType="separate"/>
      </w:r>
      <w:r w:rsidR="00361ED4">
        <w:rPr>
          <w:noProof/>
        </w:rPr>
        <w:t>41</w:t>
      </w:r>
      <w:r>
        <w:rPr>
          <w:noProof/>
        </w:rPr>
        <w:fldChar w:fldCharType="end"/>
      </w:r>
    </w:p>
    <w:p w14:paraId="2C6F5F08"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1</w:t>
      </w:r>
      <w:r>
        <w:rPr>
          <w:rFonts w:eastAsiaTheme="minorEastAsia"/>
          <w:noProof/>
          <w:spacing w:val="0"/>
          <w:lang w:val="es-ES" w:eastAsia="es-ES"/>
          <w14:ligatures w14:val="none"/>
          <w14:cntxtAlts w14:val="0"/>
        </w:rPr>
        <w:tab/>
      </w:r>
      <w:r w:rsidRPr="00990A72">
        <w:rPr>
          <w:noProof/>
        </w:rPr>
        <w:t>Captación de los datos y exportación IPFIX</w:t>
      </w:r>
      <w:r>
        <w:rPr>
          <w:noProof/>
        </w:rPr>
        <w:tab/>
      </w:r>
      <w:r>
        <w:rPr>
          <w:noProof/>
        </w:rPr>
        <w:fldChar w:fldCharType="begin"/>
      </w:r>
      <w:r>
        <w:rPr>
          <w:noProof/>
        </w:rPr>
        <w:instrText xml:space="preserve"> PAGEREF _Toc534398916 \h </w:instrText>
      </w:r>
      <w:r>
        <w:rPr>
          <w:noProof/>
        </w:rPr>
      </w:r>
      <w:r>
        <w:rPr>
          <w:noProof/>
        </w:rPr>
        <w:fldChar w:fldCharType="separate"/>
      </w:r>
      <w:r w:rsidR="00361ED4">
        <w:rPr>
          <w:noProof/>
        </w:rPr>
        <w:t>42</w:t>
      </w:r>
      <w:r>
        <w:rPr>
          <w:noProof/>
        </w:rPr>
        <w:fldChar w:fldCharType="end"/>
      </w:r>
    </w:p>
    <w:p w14:paraId="479D8628"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2</w:t>
      </w:r>
      <w:r>
        <w:rPr>
          <w:rFonts w:eastAsiaTheme="minorEastAsia"/>
          <w:noProof/>
          <w:spacing w:val="0"/>
          <w:lang w:val="es-ES" w:eastAsia="es-ES"/>
          <w14:ligatures w14:val="none"/>
          <w14:cntxtAlts w14:val="0"/>
        </w:rPr>
        <w:tab/>
      </w:r>
      <w:r w:rsidRPr="00990A72">
        <w:rPr>
          <w:noProof/>
        </w:rPr>
        <w:t>Preparación del archivo de configuración</w:t>
      </w:r>
      <w:r>
        <w:rPr>
          <w:noProof/>
        </w:rPr>
        <w:tab/>
      </w:r>
      <w:r>
        <w:rPr>
          <w:noProof/>
        </w:rPr>
        <w:fldChar w:fldCharType="begin"/>
      </w:r>
      <w:r>
        <w:rPr>
          <w:noProof/>
        </w:rPr>
        <w:instrText xml:space="preserve"> PAGEREF _Toc534398917 \h </w:instrText>
      </w:r>
      <w:r>
        <w:rPr>
          <w:noProof/>
        </w:rPr>
      </w:r>
      <w:r>
        <w:rPr>
          <w:noProof/>
        </w:rPr>
        <w:fldChar w:fldCharType="separate"/>
      </w:r>
      <w:r w:rsidR="00361ED4">
        <w:rPr>
          <w:noProof/>
        </w:rPr>
        <w:t>42</w:t>
      </w:r>
      <w:r>
        <w:rPr>
          <w:noProof/>
        </w:rPr>
        <w:fldChar w:fldCharType="end"/>
      </w:r>
    </w:p>
    <w:p w14:paraId="0130749E"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3</w:t>
      </w:r>
      <w:r>
        <w:rPr>
          <w:rFonts w:eastAsiaTheme="minorEastAsia"/>
          <w:noProof/>
          <w:spacing w:val="0"/>
          <w:lang w:val="es-ES" w:eastAsia="es-ES"/>
          <w14:ligatures w14:val="none"/>
          <w14:cntxtAlts w14:val="0"/>
        </w:rPr>
        <w:tab/>
      </w:r>
      <w:r w:rsidRPr="00990A72">
        <w:rPr>
          <w:noProof/>
        </w:rPr>
        <w:t>Ejecución del script</w:t>
      </w:r>
      <w:r>
        <w:rPr>
          <w:noProof/>
        </w:rPr>
        <w:tab/>
      </w:r>
      <w:r>
        <w:rPr>
          <w:noProof/>
        </w:rPr>
        <w:fldChar w:fldCharType="begin"/>
      </w:r>
      <w:r>
        <w:rPr>
          <w:noProof/>
        </w:rPr>
        <w:instrText xml:space="preserve"> PAGEREF _Toc534398918 \h </w:instrText>
      </w:r>
      <w:r>
        <w:rPr>
          <w:noProof/>
        </w:rPr>
      </w:r>
      <w:r>
        <w:rPr>
          <w:noProof/>
        </w:rPr>
        <w:fldChar w:fldCharType="separate"/>
      </w:r>
      <w:r w:rsidR="00361ED4">
        <w:rPr>
          <w:noProof/>
        </w:rPr>
        <w:t>43</w:t>
      </w:r>
      <w:r>
        <w:rPr>
          <w:noProof/>
        </w:rPr>
        <w:fldChar w:fldCharType="end"/>
      </w:r>
    </w:p>
    <w:p w14:paraId="3AF67AD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4</w:t>
      </w:r>
      <w:r>
        <w:rPr>
          <w:rFonts w:eastAsiaTheme="minorEastAsia"/>
          <w:noProof/>
          <w:spacing w:val="0"/>
          <w:lang w:val="es-ES" w:eastAsia="es-ES"/>
          <w14:ligatures w14:val="none"/>
          <w14:cntxtAlts w14:val="0"/>
        </w:rPr>
        <w:tab/>
      </w:r>
      <w:r w:rsidRPr="00990A72">
        <w:rPr>
          <w:noProof/>
        </w:rPr>
        <w:t>Consultas tablas BBDD</w:t>
      </w:r>
      <w:r>
        <w:rPr>
          <w:noProof/>
        </w:rPr>
        <w:tab/>
      </w:r>
      <w:r>
        <w:rPr>
          <w:noProof/>
        </w:rPr>
        <w:fldChar w:fldCharType="begin"/>
      </w:r>
      <w:r>
        <w:rPr>
          <w:noProof/>
        </w:rPr>
        <w:instrText xml:space="preserve"> PAGEREF _Toc534398919 \h </w:instrText>
      </w:r>
      <w:r>
        <w:rPr>
          <w:noProof/>
        </w:rPr>
      </w:r>
      <w:r>
        <w:rPr>
          <w:noProof/>
        </w:rPr>
        <w:fldChar w:fldCharType="separate"/>
      </w:r>
      <w:r w:rsidR="00361ED4">
        <w:rPr>
          <w:noProof/>
        </w:rPr>
        <w:t>44</w:t>
      </w:r>
      <w:r>
        <w:rPr>
          <w:noProof/>
        </w:rPr>
        <w:fldChar w:fldCharType="end"/>
      </w:r>
    </w:p>
    <w:p w14:paraId="1CD32861"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5</w:t>
      </w:r>
      <w:r>
        <w:rPr>
          <w:rFonts w:eastAsiaTheme="minorEastAsia"/>
          <w:noProof/>
          <w:spacing w:val="0"/>
          <w:lang w:val="es-ES" w:eastAsia="es-ES"/>
          <w14:ligatures w14:val="none"/>
          <w14:cntxtAlts w14:val="0"/>
        </w:rPr>
        <w:tab/>
      </w:r>
      <w:r w:rsidRPr="00990A72">
        <w:rPr>
          <w:noProof/>
        </w:rPr>
        <w:t>Errores</w:t>
      </w:r>
      <w:r>
        <w:rPr>
          <w:noProof/>
        </w:rPr>
        <w:tab/>
      </w:r>
      <w:r>
        <w:rPr>
          <w:noProof/>
        </w:rPr>
        <w:fldChar w:fldCharType="begin"/>
      </w:r>
      <w:r>
        <w:rPr>
          <w:noProof/>
        </w:rPr>
        <w:instrText xml:space="preserve"> PAGEREF _Toc534398920 \h </w:instrText>
      </w:r>
      <w:r>
        <w:rPr>
          <w:noProof/>
        </w:rPr>
      </w:r>
      <w:r>
        <w:rPr>
          <w:noProof/>
        </w:rPr>
        <w:fldChar w:fldCharType="separate"/>
      </w:r>
      <w:r w:rsidR="00361ED4">
        <w:rPr>
          <w:noProof/>
        </w:rPr>
        <w:t>46</w:t>
      </w:r>
      <w:r>
        <w:rPr>
          <w:noProof/>
        </w:rPr>
        <w:fldChar w:fldCharType="end"/>
      </w:r>
    </w:p>
    <w:p w14:paraId="6BC0DEDD"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Pr>
          <w:noProof/>
        </w:rPr>
        <w:t>5.2.6</w:t>
      </w:r>
      <w:r>
        <w:rPr>
          <w:rFonts w:eastAsiaTheme="minorEastAsia"/>
          <w:noProof/>
          <w:spacing w:val="0"/>
          <w:lang w:val="es-ES" w:eastAsia="es-ES"/>
          <w14:ligatures w14:val="none"/>
          <w14:cntxtAlts w14:val="0"/>
        </w:rPr>
        <w:tab/>
      </w:r>
      <w:r>
        <w:rPr>
          <w:noProof/>
        </w:rPr>
        <w:t>Indicador Unknown</w:t>
      </w:r>
      <w:r>
        <w:rPr>
          <w:noProof/>
        </w:rPr>
        <w:tab/>
      </w:r>
      <w:r>
        <w:rPr>
          <w:noProof/>
        </w:rPr>
        <w:fldChar w:fldCharType="begin"/>
      </w:r>
      <w:r>
        <w:rPr>
          <w:noProof/>
        </w:rPr>
        <w:instrText xml:space="preserve"> PAGEREF _Toc534398921 \h </w:instrText>
      </w:r>
      <w:r>
        <w:rPr>
          <w:noProof/>
        </w:rPr>
      </w:r>
      <w:r>
        <w:rPr>
          <w:noProof/>
        </w:rPr>
        <w:fldChar w:fldCharType="separate"/>
      </w:r>
      <w:r w:rsidR="00361ED4">
        <w:rPr>
          <w:noProof/>
        </w:rPr>
        <w:t>47</w:t>
      </w:r>
      <w:r>
        <w:rPr>
          <w:noProof/>
        </w:rPr>
        <w:fldChar w:fldCharType="end"/>
      </w:r>
    </w:p>
    <w:p w14:paraId="6132A504"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6</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4398922 \h </w:instrText>
      </w:r>
      <w:r>
        <w:rPr>
          <w:noProof/>
        </w:rPr>
      </w:r>
      <w:r>
        <w:rPr>
          <w:noProof/>
        </w:rPr>
        <w:fldChar w:fldCharType="separate"/>
      </w:r>
      <w:r w:rsidR="00361ED4">
        <w:rPr>
          <w:noProof/>
        </w:rPr>
        <w:t>49</w:t>
      </w:r>
      <w:r>
        <w:rPr>
          <w:noProof/>
        </w:rPr>
        <w:fldChar w:fldCharType="end"/>
      </w:r>
    </w:p>
    <w:p w14:paraId="6EF17779"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6.1</w:t>
      </w:r>
      <w:r>
        <w:rPr>
          <w:rFonts w:eastAsiaTheme="minorEastAsia"/>
          <w:i w:val="0"/>
          <w:noProof/>
          <w:spacing w:val="0"/>
          <w:lang w:val="es-ES" w:eastAsia="es-ES"/>
          <w14:ligatures w14:val="none"/>
          <w14:cntxtAlts w14:val="0"/>
        </w:rPr>
        <w:tab/>
      </w:r>
      <w:r w:rsidRPr="00990A72">
        <w:rPr>
          <w:noProof/>
        </w:rPr>
        <w:t>Conclusiones</w:t>
      </w:r>
      <w:r>
        <w:rPr>
          <w:noProof/>
        </w:rPr>
        <w:tab/>
      </w:r>
      <w:r>
        <w:rPr>
          <w:noProof/>
        </w:rPr>
        <w:fldChar w:fldCharType="begin"/>
      </w:r>
      <w:r>
        <w:rPr>
          <w:noProof/>
        </w:rPr>
        <w:instrText xml:space="preserve"> PAGEREF _Toc534398923 \h </w:instrText>
      </w:r>
      <w:r>
        <w:rPr>
          <w:noProof/>
        </w:rPr>
      </w:r>
      <w:r>
        <w:rPr>
          <w:noProof/>
        </w:rPr>
        <w:fldChar w:fldCharType="separate"/>
      </w:r>
      <w:r w:rsidR="00361ED4">
        <w:rPr>
          <w:noProof/>
        </w:rPr>
        <w:t>49</w:t>
      </w:r>
      <w:r>
        <w:rPr>
          <w:noProof/>
        </w:rPr>
        <w:fldChar w:fldCharType="end"/>
      </w:r>
    </w:p>
    <w:p w14:paraId="408141D0"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6.2</w:t>
      </w:r>
      <w:r>
        <w:rPr>
          <w:rFonts w:eastAsiaTheme="minorEastAsia"/>
          <w:i w:val="0"/>
          <w:noProof/>
          <w:spacing w:val="0"/>
          <w:lang w:val="es-ES" w:eastAsia="es-ES"/>
          <w14:ligatures w14:val="none"/>
          <w14:cntxtAlts w14:val="0"/>
        </w:rPr>
        <w:tab/>
      </w:r>
      <w:r w:rsidRPr="00990A72">
        <w:rPr>
          <w:noProof/>
        </w:rPr>
        <w:t>Líneas futuras</w:t>
      </w:r>
      <w:r>
        <w:rPr>
          <w:noProof/>
        </w:rPr>
        <w:tab/>
      </w:r>
      <w:r>
        <w:rPr>
          <w:noProof/>
        </w:rPr>
        <w:fldChar w:fldCharType="begin"/>
      </w:r>
      <w:r>
        <w:rPr>
          <w:noProof/>
        </w:rPr>
        <w:instrText xml:space="preserve"> PAGEREF _Toc534398924 \h </w:instrText>
      </w:r>
      <w:r>
        <w:rPr>
          <w:noProof/>
        </w:rPr>
      </w:r>
      <w:r>
        <w:rPr>
          <w:noProof/>
        </w:rPr>
        <w:fldChar w:fldCharType="separate"/>
      </w:r>
      <w:r w:rsidR="00361ED4">
        <w:rPr>
          <w:noProof/>
        </w:rPr>
        <w:t>50</w:t>
      </w:r>
      <w:r>
        <w:rPr>
          <w:noProof/>
        </w:rPr>
        <w:fldChar w:fldCharType="end"/>
      </w:r>
    </w:p>
    <w:p w14:paraId="39C68EC5"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4398925 \h </w:instrText>
      </w:r>
      <w:r>
        <w:rPr>
          <w:noProof/>
        </w:rPr>
      </w:r>
      <w:r>
        <w:rPr>
          <w:noProof/>
        </w:rPr>
        <w:fldChar w:fldCharType="separate"/>
      </w:r>
      <w:r w:rsidR="00361ED4">
        <w:rPr>
          <w:noProof/>
        </w:rPr>
        <w:t>53</w:t>
      </w:r>
      <w:r>
        <w:rPr>
          <w:noProof/>
        </w:rPr>
        <w:fldChar w:fldCharType="end"/>
      </w:r>
    </w:p>
    <w:p w14:paraId="115FFCFA"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4398926 \h </w:instrText>
      </w:r>
      <w:r>
        <w:rPr>
          <w:noProof/>
        </w:rPr>
      </w:r>
      <w:r>
        <w:rPr>
          <w:noProof/>
        </w:rPr>
        <w:fldChar w:fldCharType="separate"/>
      </w:r>
      <w:r w:rsidR="00361ED4">
        <w:rPr>
          <w:noProof/>
        </w:rPr>
        <w:t>57</w:t>
      </w:r>
      <w:r>
        <w:rPr>
          <w:noProof/>
        </w:rPr>
        <w:fldChar w:fldCharType="end"/>
      </w:r>
    </w:p>
    <w:p w14:paraId="2A78BB65"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B: Estructura del proyecto</w:t>
      </w:r>
      <w:r>
        <w:rPr>
          <w:noProof/>
        </w:rPr>
        <w:tab/>
      </w:r>
      <w:r>
        <w:rPr>
          <w:noProof/>
        </w:rPr>
        <w:fldChar w:fldCharType="begin"/>
      </w:r>
      <w:r>
        <w:rPr>
          <w:noProof/>
        </w:rPr>
        <w:instrText xml:space="preserve"> PAGEREF _Toc534398927 \h </w:instrText>
      </w:r>
      <w:r>
        <w:rPr>
          <w:noProof/>
        </w:rPr>
      </w:r>
      <w:r>
        <w:rPr>
          <w:noProof/>
        </w:rPr>
        <w:fldChar w:fldCharType="separate"/>
      </w:r>
      <w:r w:rsidR="00361ED4">
        <w:rPr>
          <w:noProof/>
        </w:rPr>
        <w:t>61</w:t>
      </w:r>
      <w:r>
        <w:rPr>
          <w:noProof/>
        </w:rPr>
        <w:fldChar w:fldCharType="end"/>
      </w:r>
    </w:p>
    <w:p w14:paraId="74B9CA7C"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D: Fichero de configuración</w:t>
      </w:r>
      <w:r>
        <w:rPr>
          <w:noProof/>
        </w:rPr>
        <w:tab/>
      </w:r>
      <w:r>
        <w:rPr>
          <w:noProof/>
        </w:rPr>
        <w:fldChar w:fldCharType="begin"/>
      </w:r>
      <w:r>
        <w:rPr>
          <w:noProof/>
        </w:rPr>
        <w:instrText xml:space="preserve"> PAGEREF _Toc534398928 \h </w:instrText>
      </w:r>
      <w:r>
        <w:rPr>
          <w:noProof/>
        </w:rPr>
      </w:r>
      <w:r>
        <w:rPr>
          <w:noProof/>
        </w:rPr>
        <w:fldChar w:fldCharType="separate"/>
      </w:r>
      <w:r w:rsidR="00361ED4">
        <w:rPr>
          <w:noProof/>
        </w:rPr>
        <w:t>65</w:t>
      </w:r>
      <w:r>
        <w:rPr>
          <w:noProof/>
        </w:rPr>
        <w:fldChar w:fldCharType="end"/>
      </w:r>
    </w:p>
    <w:p w14:paraId="1699EB1D"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D: Código script python</w:t>
      </w:r>
      <w:r>
        <w:rPr>
          <w:noProof/>
        </w:rPr>
        <w:tab/>
      </w:r>
      <w:r>
        <w:rPr>
          <w:noProof/>
        </w:rPr>
        <w:fldChar w:fldCharType="begin"/>
      </w:r>
      <w:r>
        <w:rPr>
          <w:noProof/>
        </w:rPr>
        <w:instrText xml:space="preserve"> PAGEREF _Toc534398929 \h </w:instrText>
      </w:r>
      <w:r>
        <w:rPr>
          <w:noProof/>
        </w:rPr>
      </w:r>
      <w:r>
        <w:rPr>
          <w:noProof/>
        </w:rPr>
        <w:fldChar w:fldCharType="separate"/>
      </w:r>
      <w:r w:rsidR="00361ED4">
        <w:rPr>
          <w:noProof/>
        </w:rPr>
        <w:t>11</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4398878"/>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110AADA" w14:textId="77777777" w:rsidR="009B7A23" w:rsidRDefault="000B1CDF">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Tabla" </w:instrText>
      </w:r>
      <w:r w:rsidRPr="00A270BF">
        <w:fldChar w:fldCharType="separate"/>
      </w:r>
      <w:r w:rsidR="009B7A23" w:rsidRPr="00FE4E03">
        <w:rPr>
          <w:b/>
          <w:i/>
          <w:noProof/>
        </w:rPr>
        <w:t>Tabla 1 Comparativa de diferentes DPI.</w:t>
      </w:r>
      <w:r w:rsidR="009B7A23">
        <w:rPr>
          <w:noProof/>
        </w:rPr>
        <w:tab/>
      </w:r>
      <w:r w:rsidR="009B7A23">
        <w:rPr>
          <w:noProof/>
        </w:rPr>
        <w:fldChar w:fldCharType="begin"/>
      </w:r>
      <w:r w:rsidR="009B7A23">
        <w:rPr>
          <w:noProof/>
        </w:rPr>
        <w:instrText xml:space="preserve"> PAGEREF _Toc534398409 \h </w:instrText>
      </w:r>
      <w:r w:rsidR="009B7A23">
        <w:rPr>
          <w:noProof/>
        </w:rPr>
      </w:r>
      <w:r w:rsidR="009B7A23">
        <w:rPr>
          <w:noProof/>
        </w:rPr>
        <w:fldChar w:fldCharType="separate"/>
      </w:r>
      <w:r w:rsidR="00361ED4">
        <w:rPr>
          <w:noProof/>
        </w:rPr>
        <w:t>15</w:t>
      </w:r>
      <w:r w:rsidR="009B7A23">
        <w:rPr>
          <w:noProof/>
        </w:rPr>
        <w:fldChar w:fldCharType="end"/>
      </w:r>
    </w:p>
    <w:p w14:paraId="5777549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2 Comparativa de  los diferentes cortafuegos.</w:t>
      </w:r>
      <w:r>
        <w:rPr>
          <w:noProof/>
        </w:rPr>
        <w:tab/>
      </w:r>
      <w:r>
        <w:rPr>
          <w:noProof/>
        </w:rPr>
        <w:fldChar w:fldCharType="begin"/>
      </w:r>
      <w:r>
        <w:rPr>
          <w:noProof/>
        </w:rPr>
        <w:instrText xml:space="preserve"> PAGEREF _Toc534398410 \h </w:instrText>
      </w:r>
      <w:r>
        <w:rPr>
          <w:noProof/>
        </w:rPr>
      </w:r>
      <w:r>
        <w:rPr>
          <w:noProof/>
        </w:rPr>
        <w:fldChar w:fldCharType="separate"/>
      </w:r>
      <w:r w:rsidR="00361ED4">
        <w:rPr>
          <w:noProof/>
        </w:rPr>
        <w:t>16</w:t>
      </w:r>
      <w:r>
        <w:rPr>
          <w:noProof/>
        </w:rPr>
        <w:fldChar w:fldCharType="end"/>
      </w:r>
    </w:p>
    <w:p w14:paraId="17F53E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3 Comparativa de diferentes IDS.</w:t>
      </w:r>
      <w:r>
        <w:rPr>
          <w:noProof/>
        </w:rPr>
        <w:tab/>
      </w:r>
      <w:r>
        <w:rPr>
          <w:noProof/>
        </w:rPr>
        <w:fldChar w:fldCharType="begin"/>
      </w:r>
      <w:r>
        <w:rPr>
          <w:noProof/>
        </w:rPr>
        <w:instrText xml:space="preserve"> PAGEREF _Toc534398411 \h </w:instrText>
      </w:r>
      <w:r>
        <w:rPr>
          <w:noProof/>
        </w:rPr>
      </w:r>
      <w:r>
        <w:rPr>
          <w:noProof/>
        </w:rPr>
        <w:fldChar w:fldCharType="separate"/>
      </w:r>
      <w:r w:rsidR="00361ED4">
        <w:rPr>
          <w:noProof/>
        </w:rPr>
        <w:t>16</w:t>
      </w:r>
      <w:r>
        <w:rPr>
          <w:noProof/>
        </w:rPr>
        <w:fldChar w:fldCharType="end"/>
      </w:r>
    </w:p>
    <w:p w14:paraId="366CD62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4 Campos exportados con nProbe.</w:t>
      </w:r>
      <w:r>
        <w:rPr>
          <w:noProof/>
        </w:rPr>
        <w:tab/>
      </w:r>
      <w:r>
        <w:rPr>
          <w:noProof/>
        </w:rPr>
        <w:fldChar w:fldCharType="begin"/>
      </w:r>
      <w:r>
        <w:rPr>
          <w:noProof/>
        </w:rPr>
        <w:instrText xml:space="preserve"> PAGEREF _Toc534398412 \h </w:instrText>
      </w:r>
      <w:r>
        <w:rPr>
          <w:noProof/>
        </w:rPr>
      </w:r>
      <w:r>
        <w:rPr>
          <w:noProof/>
        </w:rPr>
        <w:fldChar w:fldCharType="separate"/>
      </w:r>
      <w:r w:rsidR="00361ED4">
        <w:rPr>
          <w:noProof/>
        </w:rPr>
        <w:t>25</w:t>
      </w:r>
      <w:r>
        <w:rPr>
          <w:noProof/>
        </w:rPr>
        <w:fldChar w:fldCharType="end"/>
      </w:r>
    </w:p>
    <w:p w14:paraId="08605B7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5 Descripción de las opciones usadas en nProbe.</w:t>
      </w:r>
      <w:r>
        <w:rPr>
          <w:noProof/>
        </w:rPr>
        <w:tab/>
      </w:r>
      <w:r>
        <w:rPr>
          <w:noProof/>
        </w:rPr>
        <w:fldChar w:fldCharType="begin"/>
      </w:r>
      <w:r>
        <w:rPr>
          <w:noProof/>
        </w:rPr>
        <w:instrText xml:space="preserve"> PAGEREF _Toc534398413 \h </w:instrText>
      </w:r>
      <w:r>
        <w:rPr>
          <w:noProof/>
        </w:rPr>
      </w:r>
      <w:r>
        <w:rPr>
          <w:noProof/>
        </w:rPr>
        <w:fldChar w:fldCharType="separate"/>
      </w:r>
      <w:r w:rsidR="00361ED4">
        <w:rPr>
          <w:noProof/>
        </w:rPr>
        <w:t>25</w:t>
      </w:r>
      <w:r>
        <w:rPr>
          <w:noProof/>
        </w:rPr>
        <w:fldChar w:fldCharType="end"/>
      </w:r>
    </w:p>
    <w:p w14:paraId="73A231D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6 Librerías utilizadas.</w:t>
      </w:r>
      <w:r>
        <w:rPr>
          <w:noProof/>
        </w:rPr>
        <w:tab/>
      </w:r>
      <w:r>
        <w:rPr>
          <w:noProof/>
        </w:rPr>
        <w:fldChar w:fldCharType="begin"/>
      </w:r>
      <w:r>
        <w:rPr>
          <w:noProof/>
        </w:rPr>
        <w:instrText xml:space="preserve"> PAGEREF _Toc534398414 \h </w:instrText>
      </w:r>
      <w:r>
        <w:rPr>
          <w:noProof/>
        </w:rPr>
      </w:r>
      <w:r>
        <w:rPr>
          <w:noProof/>
        </w:rPr>
        <w:fldChar w:fldCharType="separate"/>
      </w:r>
      <w:r w:rsidR="00361ED4">
        <w:rPr>
          <w:noProof/>
        </w:rPr>
        <w:t>26</w:t>
      </w:r>
      <w:r>
        <w:rPr>
          <w:noProof/>
        </w:rPr>
        <w:fldChar w:fldCharType="end"/>
      </w:r>
    </w:p>
    <w:p w14:paraId="305EA26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7 Parámetros del fichero de configuración.</w:t>
      </w:r>
      <w:r>
        <w:rPr>
          <w:noProof/>
        </w:rPr>
        <w:tab/>
      </w:r>
      <w:r>
        <w:rPr>
          <w:noProof/>
        </w:rPr>
        <w:fldChar w:fldCharType="begin"/>
      </w:r>
      <w:r>
        <w:rPr>
          <w:noProof/>
        </w:rPr>
        <w:instrText xml:space="preserve"> PAGEREF _Toc534398415 \h </w:instrText>
      </w:r>
      <w:r>
        <w:rPr>
          <w:noProof/>
        </w:rPr>
      </w:r>
      <w:r>
        <w:rPr>
          <w:noProof/>
        </w:rPr>
        <w:fldChar w:fldCharType="separate"/>
      </w:r>
      <w:r w:rsidR="00361ED4">
        <w:rPr>
          <w:noProof/>
        </w:rPr>
        <w:t>29</w:t>
      </w:r>
      <w:r>
        <w:rPr>
          <w:noProof/>
        </w:rPr>
        <w:fldChar w:fldCharType="end"/>
      </w:r>
    </w:p>
    <w:p w14:paraId="3989242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8 Tratamiento de las direcciones IP del tráfico.</w:t>
      </w:r>
      <w:r>
        <w:rPr>
          <w:noProof/>
        </w:rPr>
        <w:tab/>
      </w:r>
      <w:r>
        <w:rPr>
          <w:noProof/>
        </w:rPr>
        <w:fldChar w:fldCharType="begin"/>
      </w:r>
      <w:r>
        <w:rPr>
          <w:noProof/>
        </w:rPr>
        <w:instrText xml:space="preserve"> PAGEREF _Toc534398416 \h </w:instrText>
      </w:r>
      <w:r>
        <w:rPr>
          <w:noProof/>
        </w:rPr>
      </w:r>
      <w:r>
        <w:rPr>
          <w:noProof/>
        </w:rPr>
        <w:fldChar w:fldCharType="separate"/>
      </w:r>
      <w:r w:rsidR="00361ED4">
        <w:rPr>
          <w:noProof/>
        </w:rPr>
        <w:t>29</w:t>
      </w:r>
      <w:r>
        <w:rPr>
          <w:noProof/>
        </w:rPr>
        <w:fldChar w:fldCharType="end"/>
      </w:r>
    </w:p>
    <w:p w14:paraId="5D3CEB1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9 Diferentes indicadores.</w:t>
      </w:r>
      <w:r>
        <w:rPr>
          <w:noProof/>
        </w:rPr>
        <w:tab/>
      </w:r>
      <w:r>
        <w:rPr>
          <w:noProof/>
        </w:rPr>
        <w:fldChar w:fldCharType="begin"/>
      </w:r>
      <w:r>
        <w:rPr>
          <w:noProof/>
        </w:rPr>
        <w:instrText xml:space="preserve"> PAGEREF _Toc534398417 \h </w:instrText>
      </w:r>
      <w:r>
        <w:rPr>
          <w:noProof/>
        </w:rPr>
      </w:r>
      <w:r>
        <w:rPr>
          <w:noProof/>
        </w:rPr>
        <w:fldChar w:fldCharType="separate"/>
      </w:r>
      <w:r w:rsidR="00361ED4">
        <w:rPr>
          <w:noProof/>
        </w:rPr>
        <w:t>30</w:t>
      </w:r>
      <w:r>
        <w:rPr>
          <w:noProof/>
        </w:rPr>
        <w:fldChar w:fldCharType="end"/>
      </w:r>
    </w:p>
    <w:p w14:paraId="0513EC63"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0 Indicador de aplicaciones.</w:t>
      </w:r>
      <w:r>
        <w:rPr>
          <w:noProof/>
        </w:rPr>
        <w:tab/>
      </w:r>
      <w:r>
        <w:rPr>
          <w:noProof/>
        </w:rPr>
        <w:fldChar w:fldCharType="begin"/>
      </w:r>
      <w:r>
        <w:rPr>
          <w:noProof/>
        </w:rPr>
        <w:instrText xml:space="preserve"> PAGEREF _Toc534398418 \h </w:instrText>
      </w:r>
      <w:r>
        <w:rPr>
          <w:noProof/>
        </w:rPr>
      </w:r>
      <w:r>
        <w:rPr>
          <w:noProof/>
        </w:rPr>
        <w:fldChar w:fldCharType="separate"/>
      </w:r>
      <w:r w:rsidR="00361ED4">
        <w:rPr>
          <w:noProof/>
        </w:rPr>
        <w:t>35</w:t>
      </w:r>
      <w:r>
        <w:rPr>
          <w:noProof/>
        </w:rPr>
        <w:fldChar w:fldCharType="end"/>
      </w:r>
    </w:p>
    <w:p w14:paraId="68603E5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1 Indicador de ICMP.</w:t>
      </w:r>
      <w:r>
        <w:rPr>
          <w:noProof/>
        </w:rPr>
        <w:tab/>
      </w:r>
      <w:r>
        <w:rPr>
          <w:noProof/>
        </w:rPr>
        <w:fldChar w:fldCharType="begin"/>
      </w:r>
      <w:r>
        <w:rPr>
          <w:noProof/>
        </w:rPr>
        <w:instrText xml:space="preserve"> PAGEREF _Toc534398419 \h </w:instrText>
      </w:r>
      <w:r>
        <w:rPr>
          <w:noProof/>
        </w:rPr>
      </w:r>
      <w:r>
        <w:rPr>
          <w:noProof/>
        </w:rPr>
        <w:fldChar w:fldCharType="separate"/>
      </w:r>
      <w:r w:rsidR="00361ED4">
        <w:rPr>
          <w:noProof/>
        </w:rPr>
        <w:t>36</w:t>
      </w:r>
      <w:r>
        <w:rPr>
          <w:noProof/>
        </w:rPr>
        <w:fldChar w:fldCharType="end"/>
      </w:r>
    </w:p>
    <w:p w14:paraId="4F43BE0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2 Indicador Puertos destino.</w:t>
      </w:r>
      <w:r>
        <w:rPr>
          <w:noProof/>
        </w:rPr>
        <w:tab/>
      </w:r>
      <w:r>
        <w:rPr>
          <w:noProof/>
        </w:rPr>
        <w:fldChar w:fldCharType="begin"/>
      </w:r>
      <w:r>
        <w:rPr>
          <w:noProof/>
        </w:rPr>
        <w:instrText xml:space="preserve"> PAGEREF _Toc534398420 \h </w:instrText>
      </w:r>
      <w:r>
        <w:rPr>
          <w:noProof/>
        </w:rPr>
      </w:r>
      <w:r>
        <w:rPr>
          <w:noProof/>
        </w:rPr>
        <w:fldChar w:fldCharType="separate"/>
      </w:r>
      <w:r w:rsidR="00361ED4">
        <w:rPr>
          <w:noProof/>
        </w:rPr>
        <w:t>36</w:t>
      </w:r>
      <w:r>
        <w:rPr>
          <w:noProof/>
        </w:rPr>
        <w:fldChar w:fldCharType="end"/>
      </w:r>
    </w:p>
    <w:p w14:paraId="74DD33F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3 Indicador Puertos destino.</w:t>
      </w:r>
      <w:r>
        <w:rPr>
          <w:noProof/>
        </w:rPr>
        <w:tab/>
      </w:r>
      <w:r>
        <w:rPr>
          <w:noProof/>
        </w:rPr>
        <w:fldChar w:fldCharType="begin"/>
      </w:r>
      <w:r>
        <w:rPr>
          <w:noProof/>
        </w:rPr>
        <w:instrText xml:space="preserve"> PAGEREF _Toc534398421 \h </w:instrText>
      </w:r>
      <w:r>
        <w:rPr>
          <w:noProof/>
        </w:rPr>
      </w:r>
      <w:r>
        <w:rPr>
          <w:noProof/>
        </w:rPr>
        <w:fldChar w:fldCharType="separate"/>
      </w:r>
      <w:r w:rsidR="00361ED4">
        <w:rPr>
          <w:noProof/>
        </w:rPr>
        <w:t>37</w:t>
      </w:r>
      <w:r>
        <w:rPr>
          <w:noProof/>
        </w:rPr>
        <w:fldChar w:fldCharType="end"/>
      </w:r>
    </w:p>
    <w:p w14:paraId="65201B8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4 Indicador relación de las diferentes ip.</w:t>
      </w:r>
      <w:r>
        <w:rPr>
          <w:noProof/>
        </w:rPr>
        <w:tab/>
      </w:r>
      <w:r>
        <w:rPr>
          <w:noProof/>
        </w:rPr>
        <w:fldChar w:fldCharType="begin"/>
      </w:r>
      <w:r>
        <w:rPr>
          <w:noProof/>
        </w:rPr>
        <w:instrText xml:space="preserve"> PAGEREF _Toc534398422 \h </w:instrText>
      </w:r>
      <w:r>
        <w:rPr>
          <w:noProof/>
        </w:rPr>
      </w:r>
      <w:r>
        <w:rPr>
          <w:noProof/>
        </w:rPr>
        <w:fldChar w:fldCharType="separate"/>
      </w:r>
      <w:r w:rsidR="00361ED4">
        <w:rPr>
          <w:noProof/>
        </w:rPr>
        <w:t>37</w:t>
      </w:r>
      <w:r>
        <w:rPr>
          <w:noProof/>
        </w:rPr>
        <w:fldChar w:fldCharType="end"/>
      </w:r>
    </w:p>
    <w:p w14:paraId="1BCD8AF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5 Número total de ip destinos.</w:t>
      </w:r>
      <w:r>
        <w:rPr>
          <w:noProof/>
        </w:rPr>
        <w:tab/>
      </w:r>
      <w:r>
        <w:rPr>
          <w:noProof/>
        </w:rPr>
        <w:fldChar w:fldCharType="begin"/>
      </w:r>
      <w:r>
        <w:rPr>
          <w:noProof/>
        </w:rPr>
        <w:instrText xml:space="preserve"> PAGEREF _Toc534398423 \h </w:instrText>
      </w:r>
      <w:r>
        <w:rPr>
          <w:noProof/>
        </w:rPr>
      </w:r>
      <w:r>
        <w:rPr>
          <w:noProof/>
        </w:rPr>
        <w:fldChar w:fldCharType="separate"/>
      </w:r>
      <w:r w:rsidR="00361ED4">
        <w:rPr>
          <w:noProof/>
        </w:rPr>
        <w:t>38</w:t>
      </w:r>
      <w:r>
        <w:rPr>
          <w:noProof/>
        </w:rPr>
        <w:fldChar w:fldCharType="end"/>
      </w:r>
    </w:p>
    <w:p w14:paraId="37594661"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6 Número total de las diferentes aplicaciones.</w:t>
      </w:r>
      <w:r>
        <w:rPr>
          <w:noProof/>
        </w:rPr>
        <w:tab/>
      </w:r>
      <w:r>
        <w:rPr>
          <w:noProof/>
        </w:rPr>
        <w:fldChar w:fldCharType="begin"/>
      </w:r>
      <w:r>
        <w:rPr>
          <w:noProof/>
        </w:rPr>
        <w:instrText xml:space="preserve"> PAGEREF _Toc534398424 \h </w:instrText>
      </w:r>
      <w:r>
        <w:rPr>
          <w:noProof/>
        </w:rPr>
      </w:r>
      <w:r>
        <w:rPr>
          <w:noProof/>
        </w:rPr>
        <w:fldChar w:fldCharType="separate"/>
      </w:r>
      <w:r w:rsidR="00361ED4">
        <w:rPr>
          <w:noProof/>
        </w:rPr>
        <w:t>38</w:t>
      </w:r>
      <w:r>
        <w:rPr>
          <w:noProof/>
        </w:rPr>
        <w:fldChar w:fldCharType="end"/>
      </w:r>
    </w:p>
    <w:p w14:paraId="76EDBB7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7 Tabla principal de  indicadores.</w:t>
      </w:r>
      <w:r>
        <w:rPr>
          <w:noProof/>
        </w:rPr>
        <w:tab/>
      </w:r>
      <w:r>
        <w:rPr>
          <w:noProof/>
        </w:rPr>
        <w:fldChar w:fldCharType="begin"/>
      </w:r>
      <w:r>
        <w:rPr>
          <w:noProof/>
        </w:rPr>
        <w:instrText xml:space="preserve"> PAGEREF _Toc534398425 \h </w:instrText>
      </w:r>
      <w:r>
        <w:rPr>
          <w:noProof/>
        </w:rPr>
      </w:r>
      <w:r>
        <w:rPr>
          <w:noProof/>
        </w:rPr>
        <w:fldChar w:fldCharType="separate"/>
      </w:r>
      <w:r w:rsidR="00361ED4">
        <w:rPr>
          <w:noProof/>
        </w:rPr>
        <w:t>39</w:t>
      </w:r>
      <w:r>
        <w:rPr>
          <w:noProof/>
        </w:rPr>
        <w:fldChar w:fldCharType="end"/>
      </w:r>
    </w:p>
    <w:p w14:paraId="193EE33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8 Logs.</w:t>
      </w:r>
      <w:r>
        <w:rPr>
          <w:noProof/>
        </w:rPr>
        <w:tab/>
      </w:r>
      <w:r>
        <w:rPr>
          <w:noProof/>
        </w:rPr>
        <w:fldChar w:fldCharType="begin"/>
      </w:r>
      <w:r>
        <w:rPr>
          <w:noProof/>
        </w:rPr>
        <w:instrText xml:space="preserve"> PAGEREF _Toc534398426 \h </w:instrText>
      </w:r>
      <w:r>
        <w:rPr>
          <w:noProof/>
        </w:rPr>
      </w:r>
      <w:r>
        <w:rPr>
          <w:noProof/>
        </w:rPr>
        <w:fldChar w:fldCharType="separate"/>
      </w:r>
      <w:r w:rsidR="00361ED4">
        <w:rPr>
          <w:noProof/>
        </w:rPr>
        <w:t>40</w:t>
      </w:r>
      <w:r>
        <w:rPr>
          <w:noProof/>
        </w:rPr>
        <w:fldChar w:fldCharType="end"/>
      </w:r>
    </w:p>
    <w:p w14:paraId="1C9E591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9 Máquina virtualizaada con vmware.</w:t>
      </w:r>
      <w:r>
        <w:rPr>
          <w:noProof/>
        </w:rPr>
        <w:tab/>
      </w:r>
      <w:r>
        <w:rPr>
          <w:noProof/>
        </w:rPr>
        <w:fldChar w:fldCharType="begin"/>
      </w:r>
      <w:r>
        <w:rPr>
          <w:noProof/>
        </w:rPr>
        <w:instrText xml:space="preserve"> PAGEREF _Toc534398427 \h </w:instrText>
      </w:r>
      <w:r>
        <w:rPr>
          <w:noProof/>
        </w:rPr>
      </w:r>
      <w:r>
        <w:rPr>
          <w:noProof/>
        </w:rPr>
        <w:fldChar w:fldCharType="separate"/>
      </w:r>
      <w:r w:rsidR="00361ED4">
        <w:rPr>
          <w:noProof/>
        </w:rPr>
        <w:t>41</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4398879"/>
      <w:r w:rsidRPr="00A270BF">
        <w:rPr>
          <w:rStyle w:val="Ttulo1Car"/>
          <w:b/>
          <w:smallCaps/>
        </w:rPr>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52C9D2D1" w14:textId="77777777" w:rsidR="009B7A23"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r w:rsidR="009B7A23" w:rsidRPr="009D1AF8">
        <w:rPr>
          <w:b/>
          <w:i/>
          <w:noProof/>
        </w:rPr>
        <w:t>Figura 1</w:t>
      </w:r>
      <w:r w:rsidR="009B7A23" w:rsidRPr="009D1AF8">
        <w:rPr>
          <w:b/>
          <w:i/>
          <w:noProof/>
        </w:rPr>
        <w:noBreakHyphen/>
        <w:t>1 Supervisión de matrices de tráficos ofrecidos en las redes.</w:t>
      </w:r>
      <w:r w:rsidR="009B7A23">
        <w:rPr>
          <w:noProof/>
        </w:rPr>
        <w:tab/>
      </w:r>
      <w:r w:rsidR="009B7A23">
        <w:rPr>
          <w:noProof/>
        </w:rPr>
        <w:fldChar w:fldCharType="begin"/>
      </w:r>
      <w:r w:rsidR="009B7A23">
        <w:rPr>
          <w:noProof/>
        </w:rPr>
        <w:instrText xml:space="preserve"> PAGEREF _Toc534398428 \h </w:instrText>
      </w:r>
      <w:r w:rsidR="009B7A23">
        <w:rPr>
          <w:noProof/>
        </w:rPr>
      </w:r>
      <w:r w:rsidR="009B7A23">
        <w:rPr>
          <w:noProof/>
        </w:rPr>
        <w:fldChar w:fldCharType="separate"/>
      </w:r>
      <w:r w:rsidR="00361ED4">
        <w:rPr>
          <w:noProof/>
        </w:rPr>
        <w:t>1</w:t>
      </w:r>
      <w:r w:rsidR="009B7A23">
        <w:rPr>
          <w:noProof/>
        </w:rPr>
        <w:fldChar w:fldCharType="end"/>
      </w:r>
    </w:p>
    <w:p w14:paraId="23A98C9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1</w:t>
      </w:r>
      <w:r w:rsidRPr="009D1AF8">
        <w:rPr>
          <w:b/>
          <w:i/>
          <w:noProof/>
        </w:rPr>
        <w:noBreakHyphen/>
        <w:t>2 Funcionamiento de Netflow</w:t>
      </w:r>
      <w:r>
        <w:rPr>
          <w:noProof/>
        </w:rPr>
        <w:tab/>
      </w:r>
      <w:r>
        <w:rPr>
          <w:noProof/>
        </w:rPr>
        <w:fldChar w:fldCharType="begin"/>
      </w:r>
      <w:r>
        <w:rPr>
          <w:noProof/>
        </w:rPr>
        <w:instrText xml:space="preserve"> PAGEREF _Toc534398429 \h </w:instrText>
      </w:r>
      <w:r>
        <w:rPr>
          <w:noProof/>
        </w:rPr>
      </w:r>
      <w:r>
        <w:rPr>
          <w:noProof/>
        </w:rPr>
        <w:fldChar w:fldCharType="separate"/>
      </w:r>
      <w:r w:rsidR="00361ED4">
        <w:rPr>
          <w:noProof/>
        </w:rPr>
        <w:t>2</w:t>
      </w:r>
      <w:r>
        <w:rPr>
          <w:noProof/>
        </w:rPr>
        <w:fldChar w:fldCharType="end"/>
      </w:r>
    </w:p>
    <w:p w14:paraId="3A846A6E"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1</w:t>
      </w:r>
      <w:r w:rsidRPr="009D1AF8">
        <w:rPr>
          <w:b/>
          <w:i/>
          <w:noProof/>
        </w:rPr>
        <w:noBreakHyphen/>
        <w:t>3 Ubicación en el modelo de capas  OSI.</w:t>
      </w:r>
      <w:r>
        <w:rPr>
          <w:noProof/>
        </w:rPr>
        <w:tab/>
      </w:r>
      <w:r>
        <w:rPr>
          <w:noProof/>
        </w:rPr>
        <w:fldChar w:fldCharType="begin"/>
      </w:r>
      <w:r>
        <w:rPr>
          <w:noProof/>
        </w:rPr>
        <w:instrText xml:space="preserve"> PAGEREF _Toc534398430 \h </w:instrText>
      </w:r>
      <w:r>
        <w:rPr>
          <w:noProof/>
        </w:rPr>
      </w:r>
      <w:r>
        <w:rPr>
          <w:noProof/>
        </w:rPr>
        <w:fldChar w:fldCharType="separate"/>
      </w:r>
      <w:r w:rsidR="00361ED4">
        <w:rPr>
          <w:noProof/>
        </w:rPr>
        <w:t>3</w:t>
      </w:r>
      <w:r>
        <w:rPr>
          <w:noProof/>
        </w:rPr>
        <w:fldChar w:fldCharType="end"/>
      </w:r>
    </w:p>
    <w:p w14:paraId="04F3E06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1</w:t>
      </w:r>
      <w:r w:rsidRPr="009D1AF8">
        <w:rPr>
          <w:b/>
          <w:i/>
          <w:noProof/>
        </w:rPr>
        <w:noBreakHyphen/>
        <w:t>4 Panel de  waffle.io</w:t>
      </w:r>
      <w:r>
        <w:rPr>
          <w:noProof/>
        </w:rPr>
        <w:tab/>
      </w:r>
      <w:r>
        <w:rPr>
          <w:noProof/>
        </w:rPr>
        <w:fldChar w:fldCharType="begin"/>
      </w:r>
      <w:r>
        <w:rPr>
          <w:noProof/>
        </w:rPr>
        <w:instrText xml:space="preserve"> PAGEREF _Toc534398431 \h </w:instrText>
      </w:r>
      <w:r>
        <w:rPr>
          <w:noProof/>
        </w:rPr>
      </w:r>
      <w:r>
        <w:rPr>
          <w:noProof/>
        </w:rPr>
        <w:fldChar w:fldCharType="separate"/>
      </w:r>
      <w:r w:rsidR="00361ED4">
        <w:rPr>
          <w:noProof/>
        </w:rPr>
        <w:t>3</w:t>
      </w:r>
      <w:r>
        <w:rPr>
          <w:noProof/>
        </w:rPr>
        <w:fldChar w:fldCharType="end"/>
      </w:r>
    </w:p>
    <w:p w14:paraId="1AF5364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4398432 \h </w:instrText>
      </w:r>
      <w:r>
        <w:rPr>
          <w:noProof/>
        </w:rPr>
      </w:r>
      <w:r>
        <w:rPr>
          <w:noProof/>
        </w:rPr>
        <w:fldChar w:fldCharType="separate"/>
      </w:r>
      <w:r w:rsidR="00361ED4">
        <w:rPr>
          <w:noProof/>
        </w:rPr>
        <w:t>7</w:t>
      </w:r>
      <w:r>
        <w:rPr>
          <w:noProof/>
        </w:rPr>
        <w:fldChar w:fldCharType="end"/>
      </w:r>
    </w:p>
    <w:p w14:paraId="4C2FE74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2 Ataque Man In The Middle</w:t>
      </w:r>
      <w:r>
        <w:rPr>
          <w:noProof/>
        </w:rPr>
        <w:tab/>
      </w:r>
      <w:r>
        <w:rPr>
          <w:noProof/>
        </w:rPr>
        <w:fldChar w:fldCharType="begin"/>
      </w:r>
      <w:r>
        <w:rPr>
          <w:noProof/>
        </w:rPr>
        <w:instrText xml:space="preserve"> PAGEREF _Toc534398433 \h </w:instrText>
      </w:r>
      <w:r>
        <w:rPr>
          <w:noProof/>
        </w:rPr>
      </w:r>
      <w:r>
        <w:rPr>
          <w:noProof/>
        </w:rPr>
        <w:fldChar w:fldCharType="separate"/>
      </w:r>
      <w:r w:rsidR="00361ED4">
        <w:rPr>
          <w:noProof/>
        </w:rPr>
        <w:t>8</w:t>
      </w:r>
      <w:r>
        <w:rPr>
          <w:noProof/>
        </w:rPr>
        <w:fldChar w:fldCharType="end"/>
      </w:r>
    </w:p>
    <w:p w14:paraId="64C7A1E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3 Ataque de denegación de Servicios</w:t>
      </w:r>
      <w:r>
        <w:rPr>
          <w:noProof/>
        </w:rPr>
        <w:tab/>
      </w:r>
      <w:r>
        <w:rPr>
          <w:noProof/>
        </w:rPr>
        <w:fldChar w:fldCharType="begin"/>
      </w:r>
      <w:r>
        <w:rPr>
          <w:noProof/>
        </w:rPr>
        <w:instrText xml:space="preserve"> PAGEREF _Toc534398434 \h </w:instrText>
      </w:r>
      <w:r>
        <w:rPr>
          <w:noProof/>
        </w:rPr>
      </w:r>
      <w:r>
        <w:rPr>
          <w:noProof/>
        </w:rPr>
        <w:fldChar w:fldCharType="separate"/>
      </w:r>
      <w:r w:rsidR="00361ED4">
        <w:rPr>
          <w:noProof/>
        </w:rPr>
        <w:t>9</w:t>
      </w:r>
      <w:r>
        <w:rPr>
          <w:noProof/>
        </w:rPr>
        <w:fldChar w:fldCharType="end"/>
      </w:r>
    </w:p>
    <w:p w14:paraId="599BB77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4 Ramsonware</w:t>
      </w:r>
      <w:r>
        <w:rPr>
          <w:noProof/>
        </w:rPr>
        <w:tab/>
      </w:r>
      <w:r>
        <w:rPr>
          <w:noProof/>
        </w:rPr>
        <w:fldChar w:fldCharType="begin"/>
      </w:r>
      <w:r>
        <w:rPr>
          <w:noProof/>
        </w:rPr>
        <w:instrText xml:space="preserve"> PAGEREF _Toc534398435 \h </w:instrText>
      </w:r>
      <w:r>
        <w:rPr>
          <w:noProof/>
        </w:rPr>
      </w:r>
      <w:r>
        <w:rPr>
          <w:noProof/>
        </w:rPr>
        <w:fldChar w:fldCharType="separate"/>
      </w:r>
      <w:r w:rsidR="00361ED4">
        <w:rPr>
          <w:noProof/>
        </w:rPr>
        <w:t>10</w:t>
      </w:r>
      <w:r>
        <w:rPr>
          <w:noProof/>
        </w:rPr>
        <w:fldChar w:fldCharType="end"/>
      </w:r>
    </w:p>
    <w:p w14:paraId="45DB580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5 Modelo de red neuronal</w:t>
      </w:r>
      <w:r>
        <w:rPr>
          <w:noProof/>
        </w:rPr>
        <w:tab/>
      </w:r>
      <w:r>
        <w:rPr>
          <w:noProof/>
        </w:rPr>
        <w:fldChar w:fldCharType="begin"/>
      </w:r>
      <w:r>
        <w:rPr>
          <w:noProof/>
        </w:rPr>
        <w:instrText xml:space="preserve"> PAGEREF _Toc534398436 \h </w:instrText>
      </w:r>
      <w:r>
        <w:rPr>
          <w:noProof/>
        </w:rPr>
      </w:r>
      <w:r>
        <w:rPr>
          <w:noProof/>
        </w:rPr>
        <w:fldChar w:fldCharType="separate"/>
      </w:r>
      <w:r w:rsidR="00361ED4">
        <w:rPr>
          <w:noProof/>
        </w:rPr>
        <w:t>11</w:t>
      </w:r>
      <w:r>
        <w:rPr>
          <w:noProof/>
        </w:rPr>
        <w:fldChar w:fldCharType="end"/>
      </w:r>
    </w:p>
    <w:p w14:paraId="0ACCFD0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 xml:space="preserve">6 Diferentas etapas de procesamiento de un paquete en la librería R&amp;S®PACE 2 </w:t>
      </w:r>
      <w:r>
        <w:rPr>
          <w:noProof/>
        </w:rPr>
        <w:t>[9]</w:t>
      </w:r>
      <w:r w:rsidRPr="009D1AF8">
        <w:rPr>
          <w:b/>
          <w:i/>
          <w:noProof/>
        </w:rPr>
        <w:t>.</w:t>
      </w:r>
      <w:r>
        <w:rPr>
          <w:noProof/>
        </w:rPr>
        <w:tab/>
      </w:r>
      <w:r>
        <w:rPr>
          <w:noProof/>
        </w:rPr>
        <w:fldChar w:fldCharType="begin"/>
      </w:r>
      <w:r>
        <w:rPr>
          <w:noProof/>
        </w:rPr>
        <w:instrText xml:space="preserve"> PAGEREF _Toc534398437 \h </w:instrText>
      </w:r>
      <w:r>
        <w:rPr>
          <w:noProof/>
        </w:rPr>
      </w:r>
      <w:r>
        <w:rPr>
          <w:noProof/>
        </w:rPr>
        <w:fldChar w:fldCharType="separate"/>
      </w:r>
      <w:r w:rsidR="00361ED4">
        <w:rPr>
          <w:noProof/>
        </w:rPr>
        <w:t>11</w:t>
      </w:r>
      <w:r>
        <w:rPr>
          <w:noProof/>
        </w:rPr>
        <w:fldChar w:fldCharType="end"/>
      </w:r>
    </w:p>
    <w:p w14:paraId="7513D26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7 Concepto de Firewall de aplicación.</w:t>
      </w:r>
      <w:r>
        <w:rPr>
          <w:noProof/>
        </w:rPr>
        <w:tab/>
      </w:r>
      <w:r>
        <w:rPr>
          <w:noProof/>
        </w:rPr>
        <w:fldChar w:fldCharType="begin"/>
      </w:r>
      <w:r>
        <w:rPr>
          <w:noProof/>
        </w:rPr>
        <w:instrText xml:space="preserve"> PAGEREF _Toc534398438 \h </w:instrText>
      </w:r>
      <w:r>
        <w:rPr>
          <w:noProof/>
        </w:rPr>
      </w:r>
      <w:r>
        <w:rPr>
          <w:noProof/>
        </w:rPr>
        <w:fldChar w:fldCharType="separate"/>
      </w:r>
      <w:r w:rsidR="00361ED4">
        <w:rPr>
          <w:noProof/>
        </w:rPr>
        <w:t>12</w:t>
      </w:r>
      <w:r>
        <w:rPr>
          <w:noProof/>
        </w:rPr>
        <w:fldChar w:fldCharType="end"/>
      </w:r>
    </w:p>
    <w:p w14:paraId="147AAF1A"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8 Arquitectura de IDS según la metodología.</w:t>
      </w:r>
      <w:r>
        <w:rPr>
          <w:noProof/>
        </w:rPr>
        <w:tab/>
      </w:r>
      <w:r>
        <w:rPr>
          <w:noProof/>
        </w:rPr>
        <w:fldChar w:fldCharType="begin"/>
      </w:r>
      <w:r>
        <w:rPr>
          <w:noProof/>
        </w:rPr>
        <w:instrText xml:space="preserve"> PAGEREF _Toc534398439 \h </w:instrText>
      </w:r>
      <w:r>
        <w:rPr>
          <w:noProof/>
        </w:rPr>
      </w:r>
      <w:r>
        <w:rPr>
          <w:noProof/>
        </w:rPr>
        <w:fldChar w:fldCharType="separate"/>
      </w:r>
      <w:r w:rsidR="00361ED4">
        <w:rPr>
          <w:noProof/>
        </w:rPr>
        <w:t>13</w:t>
      </w:r>
      <w:r>
        <w:rPr>
          <w:noProof/>
        </w:rPr>
        <w:fldChar w:fldCharType="end"/>
      </w:r>
    </w:p>
    <w:p w14:paraId="419C467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9 Logo de Snort</w:t>
      </w:r>
      <w:r>
        <w:rPr>
          <w:noProof/>
        </w:rPr>
        <w:tab/>
      </w:r>
      <w:r>
        <w:rPr>
          <w:noProof/>
        </w:rPr>
        <w:fldChar w:fldCharType="begin"/>
      </w:r>
      <w:r>
        <w:rPr>
          <w:noProof/>
        </w:rPr>
        <w:instrText xml:space="preserve"> PAGEREF _Toc534398440 \h </w:instrText>
      </w:r>
      <w:r>
        <w:rPr>
          <w:noProof/>
        </w:rPr>
      </w:r>
      <w:r>
        <w:rPr>
          <w:noProof/>
        </w:rPr>
        <w:fldChar w:fldCharType="separate"/>
      </w:r>
      <w:r w:rsidR="00361ED4">
        <w:rPr>
          <w:noProof/>
        </w:rPr>
        <w:t>13</w:t>
      </w:r>
      <w:r>
        <w:rPr>
          <w:noProof/>
        </w:rPr>
        <w:fldChar w:fldCharType="end"/>
      </w:r>
    </w:p>
    <w:p w14:paraId="234760A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10 Gráfico de las vulnerabilidades en los últimos 5 años.</w:t>
      </w:r>
      <w:r>
        <w:rPr>
          <w:noProof/>
        </w:rPr>
        <w:tab/>
      </w:r>
      <w:r>
        <w:rPr>
          <w:noProof/>
        </w:rPr>
        <w:fldChar w:fldCharType="begin"/>
      </w:r>
      <w:r>
        <w:rPr>
          <w:noProof/>
        </w:rPr>
        <w:instrText xml:space="preserve"> PAGEREF _Toc534398441 \h </w:instrText>
      </w:r>
      <w:r>
        <w:rPr>
          <w:noProof/>
        </w:rPr>
      </w:r>
      <w:r>
        <w:rPr>
          <w:noProof/>
        </w:rPr>
        <w:fldChar w:fldCharType="separate"/>
      </w:r>
      <w:r w:rsidR="00361ED4">
        <w:rPr>
          <w:noProof/>
        </w:rPr>
        <w:t>14</w:t>
      </w:r>
      <w:r>
        <w:rPr>
          <w:noProof/>
        </w:rPr>
        <w:fldChar w:fldCharType="end"/>
      </w:r>
    </w:p>
    <w:p w14:paraId="0452B27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 xml:space="preserve">11 Vulnerabilidades por tipo </w:t>
      </w:r>
      <w:r>
        <w:rPr>
          <w:noProof/>
        </w:rPr>
        <w:t>[16]</w:t>
      </w:r>
      <w:r w:rsidRPr="009D1AF8">
        <w:rPr>
          <w:b/>
          <w:i/>
          <w:noProof/>
        </w:rPr>
        <w:t>.</w:t>
      </w:r>
      <w:r>
        <w:rPr>
          <w:noProof/>
        </w:rPr>
        <w:tab/>
      </w:r>
      <w:r>
        <w:rPr>
          <w:noProof/>
        </w:rPr>
        <w:fldChar w:fldCharType="begin"/>
      </w:r>
      <w:r>
        <w:rPr>
          <w:noProof/>
        </w:rPr>
        <w:instrText xml:space="preserve"> PAGEREF _Toc534398442 \h </w:instrText>
      </w:r>
      <w:r>
        <w:rPr>
          <w:noProof/>
        </w:rPr>
      </w:r>
      <w:r>
        <w:rPr>
          <w:noProof/>
        </w:rPr>
        <w:fldChar w:fldCharType="separate"/>
      </w:r>
      <w:r w:rsidR="00361ED4">
        <w:rPr>
          <w:noProof/>
        </w:rPr>
        <w:t>15</w:t>
      </w:r>
      <w:r>
        <w:rPr>
          <w:noProof/>
        </w:rPr>
        <w:fldChar w:fldCharType="end"/>
      </w:r>
    </w:p>
    <w:p w14:paraId="73955EF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1 Información exportada a través de Netflow.</w:t>
      </w:r>
      <w:r>
        <w:rPr>
          <w:noProof/>
        </w:rPr>
        <w:t>[21]</w:t>
      </w:r>
      <w:r>
        <w:rPr>
          <w:noProof/>
        </w:rPr>
        <w:tab/>
      </w:r>
      <w:r>
        <w:rPr>
          <w:noProof/>
        </w:rPr>
        <w:fldChar w:fldCharType="begin"/>
      </w:r>
      <w:r>
        <w:rPr>
          <w:noProof/>
        </w:rPr>
        <w:instrText xml:space="preserve"> PAGEREF _Toc534398443 \h </w:instrText>
      </w:r>
      <w:r>
        <w:rPr>
          <w:noProof/>
        </w:rPr>
      </w:r>
      <w:r>
        <w:rPr>
          <w:noProof/>
        </w:rPr>
        <w:fldChar w:fldCharType="separate"/>
      </w:r>
      <w:r w:rsidR="00361ED4">
        <w:rPr>
          <w:noProof/>
        </w:rPr>
        <w:t>17</w:t>
      </w:r>
      <w:r>
        <w:rPr>
          <w:noProof/>
        </w:rPr>
        <w:fldChar w:fldCharType="end"/>
      </w:r>
    </w:p>
    <w:p w14:paraId="4469EEF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2 Tráfico tunelado.</w:t>
      </w:r>
      <w:r>
        <w:rPr>
          <w:noProof/>
        </w:rPr>
        <w:tab/>
      </w:r>
      <w:r>
        <w:rPr>
          <w:noProof/>
        </w:rPr>
        <w:fldChar w:fldCharType="begin"/>
      </w:r>
      <w:r>
        <w:rPr>
          <w:noProof/>
        </w:rPr>
        <w:instrText xml:space="preserve"> PAGEREF _Toc534398444 \h </w:instrText>
      </w:r>
      <w:r>
        <w:rPr>
          <w:noProof/>
        </w:rPr>
      </w:r>
      <w:r>
        <w:rPr>
          <w:noProof/>
        </w:rPr>
        <w:fldChar w:fldCharType="separate"/>
      </w:r>
      <w:r w:rsidR="00361ED4">
        <w:rPr>
          <w:noProof/>
        </w:rPr>
        <w:t>18</w:t>
      </w:r>
      <w:r>
        <w:rPr>
          <w:noProof/>
        </w:rPr>
        <w:fldChar w:fldCharType="end"/>
      </w:r>
    </w:p>
    <w:p w14:paraId="2F02737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3 Identificación de patrones usando DPI.</w:t>
      </w:r>
      <w:r>
        <w:rPr>
          <w:noProof/>
        </w:rPr>
        <w:tab/>
      </w:r>
      <w:r>
        <w:rPr>
          <w:noProof/>
        </w:rPr>
        <w:fldChar w:fldCharType="begin"/>
      </w:r>
      <w:r>
        <w:rPr>
          <w:noProof/>
        </w:rPr>
        <w:instrText xml:space="preserve"> PAGEREF _Toc534398445 \h </w:instrText>
      </w:r>
      <w:r>
        <w:rPr>
          <w:noProof/>
        </w:rPr>
      </w:r>
      <w:r>
        <w:rPr>
          <w:noProof/>
        </w:rPr>
        <w:fldChar w:fldCharType="separate"/>
      </w:r>
      <w:r w:rsidR="00361ED4">
        <w:rPr>
          <w:noProof/>
        </w:rPr>
        <w:t>18</w:t>
      </w:r>
      <w:r>
        <w:rPr>
          <w:noProof/>
        </w:rPr>
        <w:fldChar w:fldCharType="end"/>
      </w:r>
    </w:p>
    <w:p w14:paraId="0C13A8D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4 Añadir protocolos en nDPI.</w:t>
      </w:r>
      <w:r>
        <w:rPr>
          <w:noProof/>
        </w:rPr>
        <w:tab/>
      </w:r>
      <w:r>
        <w:rPr>
          <w:noProof/>
        </w:rPr>
        <w:fldChar w:fldCharType="begin"/>
      </w:r>
      <w:r>
        <w:rPr>
          <w:noProof/>
        </w:rPr>
        <w:instrText xml:space="preserve"> PAGEREF _Toc534398446 \h </w:instrText>
      </w:r>
      <w:r>
        <w:rPr>
          <w:noProof/>
        </w:rPr>
      </w:r>
      <w:r>
        <w:rPr>
          <w:noProof/>
        </w:rPr>
        <w:fldChar w:fldCharType="separate"/>
      </w:r>
      <w:r w:rsidR="00361ED4">
        <w:rPr>
          <w:noProof/>
        </w:rPr>
        <w:t>19</w:t>
      </w:r>
      <w:r>
        <w:rPr>
          <w:noProof/>
        </w:rPr>
        <w:fldChar w:fldCharType="end"/>
      </w:r>
    </w:p>
    <w:p w14:paraId="6941246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5 Ejemplo de algoritmo Aho-Corasick. [27]</w:t>
      </w:r>
      <w:r>
        <w:rPr>
          <w:noProof/>
        </w:rPr>
        <w:tab/>
      </w:r>
      <w:r>
        <w:rPr>
          <w:noProof/>
        </w:rPr>
        <w:fldChar w:fldCharType="begin"/>
      </w:r>
      <w:r>
        <w:rPr>
          <w:noProof/>
        </w:rPr>
        <w:instrText xml:space="preserve"> PAGEREF _Toc534398447 \h </w:instrText>
      </w:r>
      <w:r>
        <w:rPr>
          <w:noProof/>
        </w:rPr>
      </w:r>
      <w:r>
        <w:rPr>
          <w:noProof/>
        </w:rPr>
        <w:fldChar w:fldCharType="separate"/>
      </w:r>
      <w:r w:rsidR="00361ED4">
        <w:rPr>
          <w:noProof/>
        </w:rPr>
        <w:t>19</w:t>
      </w:r>
      <w:r>
        <w:rPr>
          <w:noProof/>
        </w:rPr>
        <w:fldChar w:fldCharType="end"/>
      </w:r>
    </w:p>
    <w:p w14:paraId="031F987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6 Logo de wireshark.</w:t>
      </w:r>
      <w:r>
        <w:rPr>
          <w:noProof/>
        </w:rPr>
        <w:tab/>
      </w:r>
      <w:r>
        <w:rPr>
          <w:noProof/>
        </w:rPr>
        <w:fldChar w:fldCharType="begin"/>
      </w:r>
      <w:r>
        <w:rPr>
          <w:noProof/>
        </w:rPr>
        <w:instrText xml:space="preserve"> PAGEREF _Toc534398448 \h </w:instrText>
      </w:r>
      <w:r>
        <w:rPr>
          <w:noProof/>
        </w:rPr>
      </w:r>
      <w:r>
        <w:rPr>
          <w:noProof/>
        </w:rPr>
        <w:fldChar w:fldCharType="separate"/>
      </w:r>
      <w:r w:rsidR="00361ED4">
        <w:rPr>
          <w:noProof/>
        </w:rPr>
        <w:t>20</w:t>
      </w:r>
      <w:r>
        <w:rPr>
          <w:noProof/>
        </w:rPr>
        <w:fldChar w:fldCharType="end"/>
      </w:r>
    </w:p>
    <w:p w14:paraId="6E297E9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7 Captura de paquetes con wirehsark y nDPI.</w:t>
      </w:r>
      <w:r>
        <w:rPr>
          <w:noProof/>
        </w:rPr>
        <w:tab/>
      </w:r>
      <w:r>
        <w:rPr>
          <w:noProof/>
        </w:rPr>
        <w:fldChar w:fldCharType="begin"/>
      </w:r>
      <w:r>
        <w:rPr>
          <w:noProof/>
        </w:rPr>
        <w:instrText xml:space="preserve"> PAGEREF _Toc534398449 \h </w:instrText>
      </w:r>
      <w:r>
        <w:rPr>
          <w:noProof/>
        </w:rPr>
      </w:r>
      <w:r>
        <w:rPr>
          <w:noProof/>
        </w:rPr>
        <w:fldChar w:fldCharType="separate"/>
      </w:r>
      <w:r w:rsidR="00361ED4">
        <w:rPr>
          <w:noProof/>
        </w:rPr>
        <w:t>20</w:t>
      </w:r>
      <w:r>
        <w:rPr>
          <w:noProof/>
        </w:rPr>
        <w:fldChar w:fldCharType="end"/>
      </w:r>
    </w:p>
    <w:p w14:paraId="48E9A9B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8 certificados SSL.</w:t>
      </w:r>
      <w:r>
        <w:rPr>
          <w:noProof/>
        </w:rPr>
        <w:tab/>
      </w:r>
      <w:r>
        <w:rPr>
          <w:noProof/>
        </w:rPr>
        <w:fldChar w:fldCharType="begin"/>
      </w:r>
      <w:r>
        <w:rPr>
          <w:noProof/>
        </w:rPr>
        <w:instrText xml:space="preserve"> PAGEREF _Toc534398450 \h </w:instrText>
      </w:r>
      <w:r>
        <w:rPr>
          <w:noProof/>
        </w:rPr>
      </w:r>
      <w:r>
        <w:rPr>
          <w:noProof/>
        </w:rPr>
        <w:fldChar w:fldCharType="separate"/>
      </w:r>
      <w:r w:rsidR="00361ED4">
        <w:rPr>
          <w:noProof/>
        </w:rPr>
        <w:t>21</w:t>
      </w:r>
      <w:r>
        <w:rPr>
          <w:noProof/>
        </w:rPr>
        <w:fldChar w:fldCharType="end"/>
      </w:r>
    </w:p>
    <w:p w14:paraId="4720B9D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9 Uso de nProbe.</w:t>
      </w:r>
      <w:r>
        <w:rPr>
          <w:noProof/>
        </w:rPr>
        <w:tab/>
      </w:r>
      <w:r>
        <w:rPr>
          <w:noProof/>
        </w:rPr>
        <w:fldChar w:fldCharType="begin"/>
      </w:r>
      <w:r>
        <w:rPr>
          <w:noProof/>
        </w:rPr>
        <w:instrText xml:space="preserve"> PAGEREF _Toc534398451 \h </w:instrText>
      </w:r>
      <w:r>
        <w:rPr>
          <w:noProof/>
        </w:rPr>
      </w:r>
      <w:r>
        <w:rPr>
          <w:noProof/>
        </w:rPr>
        <w:fldChar w:fldCharType="separate"/>
      </w:r>
      <w:r w:rsidR="00361ED4">
        <w:rPr>
          <w:noProof/>
        </w:rPr>
        <w:t>21</w:t>
      </w:r>
      <w:r>
        <w:rPr>
          <w:noProof/>
        </w:rPr>
        <w:fldChar w:fldCharType="end"/>
      </w:r>
    </w:p>
    <w:p w14:paraId="4D86E15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1 Esquema general del sistema.</w:t>
      </w:r>
      <w:r>
        <w:rPr>
          <w:noProof/>
        </w:rPr>
        <w:tab/>
      </w:r>
      <w:r>
        <w:rPr>
          <w:noProof/>
        </w:rPr>
        <w:fldChar w:fldCharType="begin"/>
      </w:r>
      <w:r>
        <w:rPr>
          <w:noProof/>
        </w:rPr>
        <w:instrText xml:space="preserve"> PAGEREF _Toc534398452 \h </w:instrText>
      </w:r>
      <w:r>
        <w:rPr>
          <w:noProof/>
        </w:rPr>
      </w:r>
      <w:r>
        <w:rPr>
          <w:noProof/>
        </w:rPr>
        <w:fldChar w:fldCharType="separate"/>
      </w:r>
      <w:r w:rsidR="00361ED4">
        <w:rPr>
          <w:noProof/>
        </w:rPr>
        <w:t>23</w:t>
      </w:r>
      <w:r>
        <w:rPr>
          <w:noProof/>
        </w:rPr>
        <w:fldChar w:fldCharType="end"/>
      </w:r>
    </w:p>
    <w:p w14:paraId="4A80D90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2 Ejemplo de exportación con nProbe.</w:t>
      </w:r>
      <w:r>
        <w:rPr>
          <w:noProof/>
        </w:rPr>
        <w:tab/>
      </w:r>
      <w:r>
        <w:rPr>
          <w:noProof/>
        </w:rPr>
        <w:fldChar w:fldCharType="begin"/>
      </w:r>
      <w:r>
        <w:rPr>
          <w:noProof/>
        </w:rPr>
        <w:instrText xml:space="preserve"> PAGEREF _Toc534398453 \h </w:instrText>
      </w:r>
      <w:r>
        <w:rPr>
          <w:noProof/>
        </w:rPr>
      </w:r>
      <w:r>
        <w:rPr>
          <w:noProof/>
        </w:rPr>
        <w:fldChar w:fldCharType="separate"/>
      </w:r>
      <w:r w:rsidR="00361ED4">
        <w:rPr>
          <w:noProof/>
        </w:rPr>
        <w:t>24</w:t>
      </w:r>
      <w:r>
        <w:rPr>
          <w:noProof/>
        </w:rPr>
        <w:fldChar w:fldCharType="end"/>
      </w:r>
    </w:p>
    <w:p w14:paraId="4C136B8A"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3 Ejecución nProbe.</w:t>
      </w:r>
      <w:r>
        <w:rPr>
          <w:noProof/>
        </w:rPr>
        <w:tab/>
      </w:r>
      <w:r>
        <w:rPr>
          <w:noProof/>
        </w:rPr>
        <w:fldChar w:fldCharType="begin"/>
      </w:r>
      <w:r>
        <w:rPr>
          <w:noProof/>
        </w:rPr>
        <w:instrText xml:space="preserve"> PAGEREF _Toc534398454 \h </w:instrText>
      </w:r>
      <w:r>
        <w:rPr>
          <w:noProof/>
        </w:rPr>
      </w:r>
      <w:r>
        <w:rPr>
          <w:noProof/>
        </w:rPr>
        <w:fldChar w:fldCharType="separate"/>
      </w:r>
      <w:r w:rsidR="00361ED4">
        <w:rPr>
          <w:noProof/>
        </w:rPr>
        <w:t>25</w:t>
      </w:r>
      <w:r>
        <w:rPr>
          <w:noProof/>
        </w:rPr>
        <w:fldChar w:fldCharType="end"/>
      </w:r>
    </w:p>
    <w:p w14:paraId="2011603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 xml:space="preserve">4 Logo de Python </w:t>
      </w:r>
      <w:r>
        <w:rPr>
          <w:noProof/>
        </w:rPr>
        <w:t>[34]</w:t>
      </w:r>
      <w:r w:rsidRPr="009D1AF8">
        <w:rPr>
          <w:b/>
          <w:i/>
          <w:noProof/>
        </w:rPr>
        <w:t>.</w:t>
      </w:r>
      <w:r>
        <w:rPr>
          <w:noProof/>
        </w:rPr>
        <w:tab/>
      </w:r>
      <w:r>
        <w:rPr>
          <w:noProof/>
        </w:rPr>
        <w:fldChar w:fldCharType="begin"/>
      </w:r>
      <w:r>
        <w:rPr>
          <w:noProof/>
        </w:rPr>
        <w:instrText xml:space="preserve"> PAGEREF _Toc534398455 \h </w:instrText>
      </w:r>
      <w:r>
        <w:rPr>
          <w:noProof/>
        </w:rPr>
      </w:r>
      <w:r>
        <w:rPr>
          <w:noProof/>
        </w:rPr>
        <w:fldChar w:fldCharType="separate"/>
      </w:r>
      <w:r w:rsidR="00361ED4">
        <w:rPr>
          <w:noProof/>
        </w:rPr>
        <w:t>26</w:t>
      </w:r>
      <w:r>
        <w:rPr>
          <w:noProof/>
        </w:rPr>
        <w:fldChar w:fldCharType="end"/>
      </w:r>
    </w:p>
    <w:p w14:paraId="55A57BC4"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5 Diseño del sistema.</w:t>
      </w:r>
      <w:r>
        <w:rPr>
          <w:noProof/>
        </w:rPr>
        <w:tab/>
      </w:r>
      <w:r>
        <w:rPr>
          <w:noProof/>
        </w:rPr>
        <w:fldChar w:fldCharType="begin"/>
      </w:r>
      <w:r>
        <w:rPr>
          <w:noProof/>
        </w:rPr>
        <w:instrText xml:space="preserve"> PAGEREF _Toc534398456 \h </w:instrText>
      </w:r>
      <w:r>
        <w:rPr>
          <w:noProof/>
        </w:rPr>
      </w:r>
      <w:r>
        <w:rPr>
          <w:noProof/>
        </w:rPr>
        <w:fldChar w:fldCharType="separate"/>
      </w:r>
      <w:r w:rsidR="00361ED4">
        <w:rPr>
          <w:noProof/>
        </w:rPr>
        <w:t>27</w:t>
      </w:r>
      <w:r>
        <w:rPr>
          <w:noProof/>
        </w:rPr>
        <w:fldChar w:fldCharType="end"/>
      </w:r>
    </w:p>
    <w:p w14:paraId="488A013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lastRenderedPageBreak/>
        <w:t>Figura 4</w:t>
      </w:r>
      <w:r w:rsidRPr="009D1AF8">
        <w:rPr>
          <w:b/>
          <w:i/>
          <w:noProof/>
        </w:rPr>
        <w:noBreakHyphen/>
        <w:t>6 Media móvil.</w:t>
      </w:r>
      <w:r>
        <w:rPr>
          <w:noProof/>
        </w:rPr>
        <w:tab/>
      </w:r>
      <w:r>
        <w:rPr>
          <w:noProof/>
        </w:rPr>
        <w:fldChar w:fldCharType="begin"/>
      </w:r>
      <w:r>
        <w:rPr>
          <w:noProof/>
        </w:rPr>
        <w:instrText xml:space="preserve"> PAGEREF _Toc534398457 \h </w:instrText>
      </w:r>
      <w:r>
        <w:rPr>
          <w:noProof/>
        </w:rPr>
      </w:r>
      <w:r>
        <w:rPr>
          <w:noProof/>
        </w:rPr>
        <w:fldChar w:fldCharType="separate"/>
      </w:r>
      <w:r w:rsidR="00361ED4">
        <w:rPr>
          <w:noProof/>
        </w:rPr>
        <w:t>31</w:t>
      </w:r>
      <w:r>
        <w:rPr>
          <w:noProof/>
        </w:rPr>
        <w:fldChar w:fldCharType="end"/>
      </w:r>
    </w:p>
    <w:p w14:paraId="715D943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7 Forma de media exponencial móvil.</w:t>
      </w:r>
      <w:r>
        <w:rPr>
          <w:noProof/>
        </w:rPr>
        <w:tab/>
      </w:r>
      <w:r>
        <w:rPr>
          <w:noProof/>
        </w:rPr>
        <w:fldChar w:fldCharType="begin"/>
      </w:r>
      <w:r>
        <w:rPr>
          <w:noProof/>
        </w:rPr>
        <w:instrText xml:space="preserve"> PAGEREF _Toc534398458 \h </w:instrText>
      </w:r>
      <w:r>
        <w:rPr>
          <w:noProof/>
        </w:rPr>
      </w:r>
      <w:r>
        <w:rPr>
          <w:noProof/>
        </w:rPr>
        <w:fldChar w:fldCharType="separate"/>
      </w:r>
      <w:r w:rsidR="00361ED4">
        <w:rPr>
          <w:noProof/>
        </w:rPr>
        <w:t>32</w:t>
      </w:r>
      <w:r>
        <w:rPr>
          <w:noProof/>
        </w:rPr>
        <w:fldChar w:fldCharType="end"/>
      </w:r>
    </w:p>
    <w:p w14:paraId="2E0BD7C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8 Diagrama funcional de la base de datos.</w:t>
      </w:r>
      <w:r>
        <w:rPr>
          <w:noProof/>
        </w:rPr>
        <w:tab/>
      </w:r>
      <w:r>
        <w:rPr>
          <w:noProof/>
        </w:rPr>
        <w:fldChar w:fldCharType="begin"/>
      </w:r>
      <w:r>
        <w:rPr>
          <w:noProof/>
        </w:rPr>
        <w:instrText xml:space="preserve"> PAGEREF _Toc534398459 \h </w:instrText>
      </w:r>
      <w:r>
        <w:rPr>
          <w:noProof/>
        </w:rPr>
      </w:r>
      <w:r>
        <w:rPr>
          <w:noProof/>
        </w:rPr>
        <w:fldChar w:fldCharType="separate"/>
      </w:r>
      <w:r w:rsidR="00361ED4">
        <w:rPr>
          <w:noProof/>
        </w:rPr>
        <w:t>34</w:t>
      </w:r>
      <w:r>
        <w:rPr>
          <w:noProof/>
        </w:rPr>
        <w:fldChar w:fldCharType="end"/>
      </w:r>
    </w:p>
    <w:p w14:paraId="1761A00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9 Tablas que componen la base da datos.</w:t>
      </w:r>
      <w:r>
        <w:rPr>
          <w:noProof/>
        </w:rPr>
        <w:tab/>
      </w:r>
      <w:r>
        <w:rPr>
          <w:noProof/>
        </w:rPr>
        <w:fldChar w:fldCharType="begin"/>
      </w:r>
      <w:r>
        <w:rPr>
          <w:noProof/>
        </w:rPr>
        <w:instrText xml:space="preserve"> PAGEREF _Toc534398460 \h </w:instrText>
      </w:r>
      <w:r>
        <w:rPr>
          <w:noProof/>
        </w:rPr>
      </w:r>
      <w:r>
        <w:rPr>
          <w:noProof/>
        </w:rPr>
        <w:fldChar w:fldCharType="separate"/>
      </w:r>
      <w:r w:rsidR="00361ED4">
        <w:rPr>
          <w:noProof/>
        </w:rPr>
        <w:t>34</w:t>
      </w:r>
      <w:r>
        <w:rPr>
          <w:noProof/>
        </w:rPr>
        <w:fldChar w:fldCharType="end"/>
      </w:r>
    </w:p>
    <w:p w14:paraId="1744B8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 Ejecución nprobe para la prueba.</w:t>
      </w:r>
      <w:r>
        <w:rPr>
          <w:noProof/>
        </w:rPr>
        <w:tab/>
      </w:r>
      <w:r>
        <w:rPr>
          <w:noProof/>
        </w:rPr>
        <w:fldChar w:fldCharType="begin"/>
      </w:r>
      <w:r>
        <w:rPr>
          <w:noProof/>
        </w:rPr>
        <w:instrText xml:space="preserve"> PAGEREF _Toc534398461 \h </w:instrText>
      </w:r>
      <w:r>
        <w:rPr>
          <w:noProof/>
        </w:rPr>
      </w:r>
      <w:r>
        <w:rPr>
          <w:noProof/>
        </w:rPr>
        <w:fldChar w:fldCharType="separate"/>
      </w:r>
      <w:r w:rsidR="00361ED4">
        <w:rPr>
          <w:noProof/>
        </w:rPr>
        <w:t>42</w:t>
      </w:r>
      <w:r>
        <w:rPr>
          <w:noProof/>
        </w:rPr>
        <w:fldChar w:fldCharType="end"/>
      </w:r>
    </w:p>
    <w:p w14:paraId="426815A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2 Carpeta con los ficheros de flujos IP.</w:t>
      </w:r>
      <w:r>
        <w:rPr>
          <w:noProof/>
        </w:rPr>
        <w:tab/>
      </w:r>
      <w:r>
        <w:rPr>
          <w:noProof/>
        </w:rPr>
        <w:fldChar w:fldCharType="begin"/>
      </w:r>
      <w:r>
        <w:rPr>
          <w:noProof/>
        </w:rPr>
        <w:instrText xml:space="preserve"> PAGEREF _Toc534398462 \h </w:instrText>
      </w:r>
      <w:r>
        <w:rPr>
          <w:noProof/>
        </w:rPr>
      </w:r>
      <w:r>
        <w:rPr>
          <w:noProof/>
        </w:rPr>
        <w:fldChar w:fldCharType="separate"/>
      </w:r>
      <w:r w:rsidR="00361ED4">
        <w:rPr>
          <w:noProof/>
        </w:rPr>
        <w:t>42</w:t>
      </w:r>
      <w:r>
        <w:rPr>
          <w:noProof/>
        </w:rPr>
        <w:fldChar w:fldCharType="end"/>
      </w:r>
    </w:p>
    <w:p w14:paraId="2E13256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3 Configuración inicial.</w:t>
      </w:r>
      <w:r>
        <w:rPr>
          <w:noProof/>
        </w:rPr>
        <w:tab/>
      </w:r>
      <w:r>
        <w:rPr>
          <w:noProof/>
        </w:rPr>
        <w:fldChar w:fldCharType="begin"/>
      </w:r>
      <w:r>
        <w:rPr>
          <w:noProof/>
        </w:rPr>
        <w:instrText xml:space="preserve"> PAGEREF _Toc534398463 \h </w:instrText>
      </w:r>
      <w:r>
        <w:rPr>
          <w:noProof/>
        </w:rPr>
      </w:r>
      <w:r>
        <w:rPr>
          <w:noProof/>
        </w:rPr>
        <w:fldChar w:fldCharType="separate"/>
      </w:r>
      <w:r w:rsidR="00361ED4">
        <w:rPr>
          <w:noProof/>
        </w:rPr>
        <w:t>43</w:t>
      </w:r>
      <w:r>
        <w:rPr>
          <w:noProof/>
        </w:rPr>
        <w:fldChar w:fldCharType="end"/>
      </w:r>
    </w:p>
    <w:p w14:paraId="2F8F68D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4 Ejecución del sistema programado.</w:t>
      </w:r>
      <w:r>
        <w:rPr>
          <w:noProof/>
        </w:rPr>
        <w:tab/>
      </w:r>
      <w:r>
        <w:rPr>
          <w:noProof/>
        </w:rPr>
        <w:fldChar w:fldCharType="begin"/>
      </w:r>
      <w:r>
        <w:rPr>
          <w:noProof/>
        </w:rPr>
        <w:instrText xml:space="preserve"> PAGEREF _Toc534398464 \h </w:instrText>
      </w:r>
      <w:r>
        <w:rPr>
          <w:noProof/>
        </w:rPr>
      </w:r>
      <w:r>
        <w:rPr>
          <w:noProof/>
        </w:rPr>
        <w:fldChar w:fldCharType="separate"/>
      </w:r>
      <w:r w:rsidR="00361ED4">
        <w:rPr>
          <w:noProof/>
        </w:rPr>
        <w:t>43</w:t>
      </w:r>
      <w:r>
        <w:rPr>
          <w:noProof/>
        </w:rPr>
        <w:fldChar w:fldCharType="end"/>
      </w:r>
    </w:p>
    <w:p w14:paraId="2BB5DA5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5 Indicadores temporales.</w:t>
      </w:r>
      <w:r>
        <w:rPr>
          <w:noProof/>
        </w:rPr>
        <w:tab/>
      </w:r>
      <w:r>
        <w:rPr>
          <w:noProof/>
        </w:rPr>
        <w:fldChar w:fldCharType="begin"/>
      </w:r>
      <w:r>
        <w:rPr>
          <w:noProof/>
        </w:rPr>
        <w:instrText xml:space="preserve"> PAGEREF _Toc534398465 \h </w:instrText>
      </w:r>
      <w:r>
        <w:rPr>
          <w:noProof/>
        </w:rPr>
      </w:r>
      <w:r>
        <w:rPr>
          <w:noProof/>
        </w:rPr>
        <w:fldChar w:fldCharType="separate"/>
      </w:r>
      <w:r w:rsidR="00361ED4">
        <w:rPr>
          <w:noProof/>
        </w:rPr>
        <w:t>44</w:t>
      </w:r>
      <w:r>
        <w:rPr>
          <w:noProof/>
        </w:rPr>
        <w:fldChar w:fldCharType="end"/>
      </w:r>
    </w:p>
    <w:p w14:paraId="7A8549F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6 Consulta de tabla aplicaciones.</w:t>
      </w:r>
      <w:r>
        <w:rPr>
          <w:noProof/>
        </w:rPr>
        <w:tab/>
      </w:r>
      <w:r>
        <w:rPr>
          <w:noProof/>
        </w:rPr>
        <w:fldChar w:fldCharType="begin"/>
      </w:r>
      <w:r>
        <w:rPr>
          <w:noProof/>
        </w:rPr>
        <w:instrText xml:space="preserve"> PAGEREF _Toc534398466 \h </w:instrText>
      </w:r>
      <w:r>
        <w:rPr>
          <w:noProof/>
        </w:rPr>
      </w:r>
      <w:r>
        <w:rPr>
          <w:noProof/>
        </w:rPr>
        <w:fldChar w:fldCharType="separate"/>
      </w:r>
      <w:r w:rsidR="00361ED4">
        <w:rPr>
          <w:noProof/>
        </w:rPr>
        <w:t>45</w:t>
      </w:r>
      <w:r>
        <w:rPr>
          <w:noProof/>
        </w:rPr>
        <w:fldChar w:fldCharType="end"/>
      </w:r>
    </w:p>
    <w:p w14:paraId="6672675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7 Consulta tabla estadísticos.</w:t>
      </w:r>
      <w:r>
        <w:rPr>
          <w:noProof/>
        </w:rPr>
        <w:tab/>
      </w:r>
      <w:r>
        <w:rPr>
          <w:noProof/>
        </w:rPr>
        <w:fldChar w:fldCharType="begin"/>
      </w:r>
      <w:r>
        <w:rPr>
          <w:noProof/>
        </w:rPr>
        <w:instrText xml:space="preserve"> PAGEREF _Toc534398467 \h </w:instrText>
      </w:r>
      <w:r>
        <w:rPr>
          <w:noProof/>
        </w:rPr>
      </w:r>
      <w:r>
        <w:rPr>
          <w:noProof/>
        </w:rPr>
        <w:fldChar w:fldCharType="separate"/>
      </w:r>
      <w:r w:rsidR="00361ED4">
        <w:rPr>
          <w:noProof/>
        </w:rPr>
        <w:t>45</w:t>
      </w:r>
      <w:r>
        <w:rPr>
          <w:noProof/>
        </w:rPr>
        <w:fldChar w:fldCharType="end"/>
      </w:r>
    </w:p>
    <w:p w14:paraId="4DF31E5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8 Segunda consulta a tabla estadísticos.</w:t>
      </w:r>
      <w:r>
        <w:rPr>
          <w:noProof/>
        </w:rPr>
        <w:tab/>
      </w:r>
      <w:r>
        <w:rPr>
          <w:noProof/>
        </w:rPr>
        <w:fldChar w:fldCharType="begin"/>
      </w:r>
      <w:r>
        <w:rPr>
          <w:noProof/>
        </w:rPr>
        <w:instrText xml:space="preserve"> PAGEREF _Toc534398468 \h </w:instrText>
      </w:r>
      <w:r>
        <w:rPr>
          <w:noProof/>
        </w:rPr>
      </w:r>
      <w:r>
        <w:rPr>
          <w:noProof/>
        </w:rPr>
        <w:fldChar w:fldCharType="separate"/>
      </w:r>
      <w:r w:rsidR="00361ED4">
        <w:rPr>
          <w:noProof/>
        </w:rPr>
        <w:t>46</w:t>
      </w:r>
      <w:r>
        <w:rPr>
          <w:noProof/>
        </w:rPr>
        <w:fldChar w:fldCharType="end"/>
      </w:r>
    </w:p>
    <w:p w14:paraId="02DFD01E"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9 Ejecución del script con tráfico malicioso.</w:t>
      </w:r>
      <w:r>
        <w:rPr>
          <w:noProof/>
        </w:rPr>
        <w:tab/>
      </w:r>
      <w:r>
        <w:rPr>
          <w:noProof/>
        </w:rPr>
        <w:fldChar w:fldCharType="begin"/>
      </w:r>
      <w:r>
        <w:rPr>
          <w:noProof/>
        </w:rPr>
        <w:instrText xml:space="preserve"> PAGEREF _Toc534398469 \h </w:instrText>
      </w:r>
      <w:r>
        <w:rPr>
          <w:noProof/>
        </w:rPr>
      </w:r>
      <w:r>
        <w:rPr>
          <w:noProof/>
        </w:rPr>
        <w:fldChar w:fldCharType="separate"/>
      </w:r>
      <w:r w:rsidR="00361ED4">
        <w:rPr>
          <w:noProof/>
        </w:rPr>
        <w:t>46</w:t>
      </w:r>
      <w:r>
        <w:rPr>
          <w:noProof/>
        </w:rPr>
        <w:fldChar w:fldCharType="end"/>
      </w:r>
    </w:p>
    <w:p w14:paraId="5F3FC093"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0 Consulta de logs.</w:t>
      </w:r>
      <w:r>
        <w:rPr>
          <w:noProof/>
        </w:rPr>
        <w:tab/>
      </w:r>
      <w:r>
        <w:rPr>
          <w:noProof/>
        </w:rPr>
        <w:fldChar w:fldCharType="begin"/>
      </w:r>
      <w:r>
        <w:rPr>
          <w:noProof/>
        </w:rPr>
        <w:instrText xml:space="preserve"> PAGEREF _Toc534398470 \h </w:instrText>
      </w:r>
      <w:r>
        <w:rPr>
          <w:noProof/>
        </w:rPr>
      </w:r>
      <w:r>
        <w:rPr>
          <w:noProof/>
        </w:rPr>
        <w:fldChar w:fldCharType="separate"/>
      </w:r>
      <w:r w:rsidR="00361ED4">
        <w:rPr>
          <w:noProof/>
        </w:rPr>
        <w:t>46</w:t>
      </w:r>
      <w:r>
        <w:rPr>
          <w:noProof/>
        </w:rPr>
        <w:fldChar w:fldCharType="end"/>
      </w:r>
    </w:p>
    <w:p w14:paraId="2BCBB1A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1 Consulta en logs de nuevos indicadores.</w:t>
      </w:r>
      <w:r>
        <w:rPr>
          <w:noProof/>
        </w:rPr>
        <w:tab/>
      </w:r>
      <w:r>
        <w:rPr>
          <w:noProof/>
        </w:rPr>
        <w:fldChar w:fldCharType="begin"/>
      </w:r>
      <w:r>
        <w:rPr>
          <w:noProof/>
        </w:rPr>
        <w:instrText xml:space="preserve"> PAGEREF _Toc534398471 \h </w:instrText>
      </w:r>
      <w:r>
        <w:rPr>
          <w:noProof/>
        </w:rPr>
      </w:r>
      <w:r>
        <w:rPr>
          <w:noProof/>
        </w:rPr>
        <w:fldChar w:fldCharType="separate"/>
      </w:r>
      <w:r w:rsidR="00361ED4">
        <w:rPr>
          <w:noProof/>
        </w:rPr>
        <w:t>47</w:t>
      </w:r>
      <w:r>
        <w:rPr>
          <w:noProof/>
        </w:rPr>
        <w:fldChar w:fldCharType="end"/>
      </w:r>
    </w:p>
    <w:p w14:paraId="406B33E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2 Evolución temporal del indicador Unknown.</w:t>
      </w:r>
      <w:r>
        <w:rPr>
          <w:noProof/>
        </w:rPr>
        <w:tab/>
      </w:r>
      <w:r>
        <w:rPr>
          <w:noProof/>
        </w:rPr>
        <w:fldChar w:fldCharType="begin"/>
      </w:r>
      <w:r>
        <w:rPr>
          <w:noProof/>
        </w:rPr>
        <w:instrText xml:space="preserve"> PAGEREF _Toc534398472 \h </w:instrText>
      </w:r>
      <w:r>
        <w:rPr>
          <w:noProof/>
        </w:rPr>
      </w:r>
      <w:r>
        <w:rPr>
          <w:noProof/>
        </w:rPr>
        <w:fldChar w:fldCharType="separate"/>
      </w:r>
      <w:r w:rsidR="00361ED4">
        <w:rPr>
          <w:noProof/>
        </w:rPr>
        <w:t>48</w:t>
      </w:r>
      <w:r>
        <w:rPr>
          <w:noProof/>
        </w:rPr>
        <w:fldChar w:fldCharType="end"/>
      </w:r>
    </w:p>
    <w:p w14:paraId="6BB1FAE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3 Evolución temporal indicador EMA.</w:t>
      </w:r>
      <w:r>
        <w:rPr>
          <w:noProof/>
        </w:rPr>
        <w:tab/>
      </w:r>
      <w:r>
        <w:rPr>
          <w:noProof/>
        </w:rPr>
        <w:fldChar w:fldCharType="begin"/>
      </w:r>
      <w:r>
        <w:rPr>
          <w:noProof/>
        </w:rPr>
        <w:instrText xml:space="preserve"> PAGEREF _Toc534398473 \h </w:instrText>
      </w:r>
      <w:r>
        <w:rPr>
          <w:noProof/>
        </w:rPr>
      </w:r>
      <w:r>
        <w:rPr>
          <w:noProof/>
        </w:rPr>
        <w:fldChar w:fldCharType="separate"/>
      </w:r>
      <w:r w:rsidR="00361ED4">
        <w:rPr>
          <w:noProof/>
        </w:rPr>
        <w:t>48</w:t>
      </w:r>
      <w:r>
        <w:rPr>
          <w:noProof/>
        </w:rPr>
        <w:fldChar w:fldCharType="end"/>
      </w:r>
    </w:p>
    <w:p w14:paraId="25F36AA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A</w:t>
      </w:r>
      <w:r w:rsidRPr="009D1AF8">
        <w:rPr>
          <w:b/>
          <w:i/>
          <w:noProof/>
        </w:rPr>
        <w:noBreakHyphen/>
        <w:t>1 instalación del proyecto.</w:t>
      </w:r>
      <w:r>
        <w:rPr>
          <w:noProof/>
        </w:rPr>
        <w:tab/>
      </w:r>
      <w:r>
        <w:rPr>
          <w:noProof/>
        </w:rPr>
        <w:fldChar w:fldCharType="begin"/>
      </w:r>
      <w:r>
        <w:rPr>
          <w:noProof/>
        </w:rPr>
        <w:instrText xml:space="preserve"> PAGEREF _Toc534398474 \h </w:instrText>
      </w:r>
      <w:r>
        <w:rPr>
          <w:noProof/>
        </w:rPr>
      </w:r>
      <w:r>
        <w:rPr>
          <w:noProof/>
        </w:rPr>
        <w:fldChar w:fldCharType="separate"/>
      </w:r>
      <w:r w:rsidR="00361ED4">
        <w:rPr>
          <w:noProof/>
        </w:rPr>
        <w:t>57</w:t>
      </w:r>
      <w:r>
        <w:rPr>
          <w:noProof/>
        </w:rPr>
        <w:fldChar w:fldCharType="end"/>
      </w:r>
    </w:p>
    <w:p w14:paraId="064F5061"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A</w:t>
      </w:r>
      <w:r w:rsidRPr="009D1AF8">
        <w:rPr>
          <w:b/>
          <w:i/>
          <w:noProof/>
        </w:rPr>
        <w:noBreakHyphen/>
        <w:t>2 Error en la instalación.</w:t>
      </w:r>
      <w:r>
        <w:rPr>
          <w:noProof/>
        </w:rPr>
        <w:tab/>
      </w:r>
      <w:r>
        <w:rPr>
          <w:noProof/>
        </w:rPr>
        <w:fldChar w:fldCharType="begin"/>
      </w:r>
      <w:r>
        <w:rPr>
          <w:noProof/>
        </w:rPr>
        <w:instrText xml:space="preserve"> PAGEREF _Toc534398475 \h </w:instrText>
      </w:r>
      <w:r>
        <w:rPr>
          <w:noProof/>
        </w:rPr>
      </w:r>
      <w:r>
        <w:rPr>
          <w:noProof/>
        </w:rPr>
        <w:fldChar w:fldCharType="separate"/>
      </w:r>
      <w:r w:rsidR="00361ED4">
        <w:rPr>
          <w:noProof/>
        </w:rPr>
        <w:t>57</w:t>
      </w:r>
      <w:r>
        <w:rPr>
          <w:noProof/>
        </w:rPr>
        <w:fldChar w:fldCharType="end"/>
      </w:r>
    </w:p>
    <w:p w14:paraId="2BCB463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1 Carpeta tfg.</w:t>
      </w:r>
      <w:r>
        <w:rPr>
          <w:noProof/>
        </w:rPr>
        <w:tab/>
      </w:r>
      <w:r>
        <w:rPr>
          <w:noProof/>
        </w:rPr>
        <w:fldChar w:fldCharType="begin"/>
      </w:r>
      <w:r>
        <w:rPr>
          <w:noProof/>
        </w:rPr>
        <w:instrText xml:space="preserve"> PAGEREF _Toc534398476 \h </w:instrText>
      </w:r>
      <w:r>
        <w:rPr>
          <w:noProof/>
        </w:rPr>
      </w:r>
      <w:r>
        <w:rPr>
          <w:noProof/>
        </w:rPr>
        <w:fldChar w:fldCharType="separate"/>
      </w:r>
      <w:r w:rsidR="00361ED4">
        <w:rPr>
          <w:noProof/>
        </w:rPr>
        <w:t>61</w:t>
      </w:r>
      <w:r>
        <w:rPr>
          <w:noProof/>
        </w:rPr>
        <w:fldChar w:fldCharType="end"/>
      </w:r>
    </w:p>
    <w:p w14:paraId="3050C56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2 Carpeta indicadores.</w:t>
      </w:r>
      <w:r>
        <w:rPr>
          <w:noProof/>
        </w:rPr>
        <w:tab/>
      </w:r>
      <w:r>
        <w:rPr>
          <w:noProof/>
        </w:rPr>
        <w:fldChar w:fldCharType="begin"/>
      </w:r>
      <w:r>
        <w:rPr>
          <w:noProof/>
        </w:rPr>
        <w:instrText xml:space="preserve"> PAGEREF _Toc534398477 \h </w:instrText>
      </w:r>
      <w:r>
        <w:rPr>
          <w:noProof/>
        </w:rPr>
      </w:r>
      <w:r>
        <w:rPr>
          <w:noProof/>
        </w:rPr>
        <w:fldChar w:fldCharType="separate"/>
      </w:r>
      <w:r w:rsidR="00361ED4">
        <w:rPr>
          <w:noProof/>
        </w:rPr>
        <w:t>61</w:t>
      </w:r>
      <w:r>
        <w:rPr>
          <w:noProof/>
        </w:rPr>
        <w:fldChar w:fldCharType="end"/>
      </w:r>
    </w:p>
    <w:p w14:paraId="25B1E71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3 Carpeta IP.</w:t>
      </w:r>
      <w:r>
        <w:rPr>
          <w:noProof/>
        </w:rPr>
        <w:tab/>
      </w:r>
      <w:r>
        <w:rPr>
          <w:noProof/>
        </w:rPr>
        <w:fldChar w:fldCharType="begin"/>
      </w:r>
      <w:r>
        <w:rPr>
          <w:noProof/>
        </w:rPr>
        <w:instrText xml:space="preserve"> PAGEREF _Toc534398478 \h </w:instrText>
      </w:r>
      <w:r>
        <w:rPr>
          <w:noProof/>
        </w:rPr>
      </w:r>
      <w:r>
        <w:rPr>
          <w:noProof/>
        </w:rPr>
        <w:fldChar w:fldCharType="separate"/>
      </w:r>
      <w:r w:rsidR="00361ED4">
        <w:rPr>
          <w:noProof/>
        </w:rPr>
        <w:t>62</w:t>
      </w:r>
      <w:r>
        <w:rPr>
          <w:noProof/>
        </w:rPr>
        <w:fldChar w:fldCharType="end"/>
      </w:r>
    </w:p>
    <w:p w14:paraId="34FA71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4 Carpeta 1.1.1.1</w:t>
      </w:r>
      <w:r>
        <w:rPr>
          <w:noProof/>
        </w:rPr>
        <w:tab/>
      </w:r>
      <w:r>
        <w:rPr>
          <w:noProof/>
        </w:rPr>
        <w:fldChar w:fldCharType="begin"/>
      </w:r>
      <w:r>
        <w:rPr>
          <w:noProof/>
        </w:rPr>
        <w:instrText xml:space="preserve"> PAGEREF _Toc534398479 \h </w:instrText>
      </w:r>
      <w:r>
        <w:rPr>
          <w:noProof/>
        </w:rPr>
      </w:r>
      <w:r>
        <w:rPr>
          <w:noProof/>
        </w:rPr>
        <w:fldChar w:fldCharType="separate"/>
      </w:r>
      <w:r w:rsidR="00361ED4">
        <w:rPr>
          <w:noProof/>
        </w:rPr>
        <w:t>62</w:t>
      </w:r>
      <w:r>
        <w:rPr>
          <w:noProof/>
        </w:rPr>
        <w:fldChar w:fldCharType="end"/>
      </w:r>
    </w:p>
    <w:p w14:paraId="06E2600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5 Carpeta indicador aplicaciones.</w:t>
      </w:r>
      <w:r>
        <w:rPr>
          <w:noProof/>
        </w:rPr>
        <w:tab/>
      </w:r>
      <w:r>
        <w:rPr>
          <w:noProof/>
        </w:rPr>
        <w:fldChar w:fldCharType="begin"/>
      </w:r>
      <w:r>
        <w:rPr>
          <w:noProof/>
        </w:rPr>
        <w:instrText xml:space="preserve"> PAGEREF _Toc534398480 \h </w:instrText>
      </w:r>
      <w:r>
        <w:rPr>
          <w:noProof/>
        </w:rPr>
      </w:r>
      <w:r>
        <w:rPr>
          <w:noProof/>
        </w:rPr>
        <w:fldChar w:fldCharType="separate"/>
      </w:r>
      <w:r w:rsidR="00361ED4">
        <w:rPr>
          <w:noProof/>
        </w:rPr>
        <w:t>63</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612654">
          <w:headerReference w:type="even" r:id="rId16"/>
          <w:footerReference w:type="default" r:id="rId17"/>
          <w:type w:val="continuous"/>
          <w:pgSz w:w="11900" w:h="16840" w:code="11"/>
          <w:pgMar w:top="1134" w:right="1134" w:bottom="851" w:left="1134" w:header="284" w:footer="327" w:gutter="284"/>
          <w:pgNumType w:fmt="upperRoman"/>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4398880"/>
      <w:r w:rsidRPr="00A270BF">
        <w:t>Introducción y objetivos</w:t>
      </w:r>
      <w:bookmarkEnd w:id="13"/>
    </w:p>
    <w:p w14:paraId="2FBE2471" w14:textId="77777777" w:rsidR="009C6297" w:rsidRPr="00A270BF" w:rsidRDefault="009C6297" w:rsidP="009C6297">
      <w:pPr>
        <w:jc w:val="right"/>
      </w:pPr>
      <w:r w:rsidRPr="00A270BF">
        <w:rPr>
          <w:noProof/>
          <w:lang w:val="es-ES"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AD7697" w:rsidRDefault="00AD7697" w:rsidP="009C6297">
                            <w:pPr>
                              <w:jc w:val="right"/>
                              <w:rPr>
                                <w:rStyle w:val="nfasissutil"/>
                                <w:color w:val="A6A6A6" w:themeColor="background1" w:themeShade="A6"/>
                              </w:rPr>
                            </w:pPr>
                          </w:p>
                          <w:p w14:paraId="127E683E" w14:textId="77777777" w:rsidR="00AD7697" w:rsidRDefault="00AD7697"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AD7697" w:rsidRPr="003533F5" w:rsidRDefault="00AD7697"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AD7697" w:rsidRPr="003533F5" w:rsidRDefault="00AD7697"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AD7697" w:rsidRDefault="00AD7697" w:rsidP="009C6297">
                      <w:pPr>
                        <w:jc w:val="right"/>
                        <w:rPr>
                          <w:rStyle w:val="nfasissutil"/>
                          <w:color w:val="A6A6A6" w:themeColor="background1" w:themeShade="A6"/>
                        </w:rPr>
                      </w:pPr>
                    </w:p>
                    <w:p w14:paraId="127E683E" w14:textId="77777777" w:rsidR="00AD7697" w:rsidRDefault="00AD7697"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AD7697" w:rsidRPr="003533F5" w:rsidRDefault="00AD7697"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AD7697" w:rsidRPr="003533F5" w:rsidRDefault="00AD7697"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4398881"/>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01E42211" w:rsidR="00A17414" w:rsidRPr="00A270BF" w:rsidRDefault="002C626C" w:rsidP="000E26F6">
      <w:r w:rsidRPr="00A270BF">
        <w:t>n</w:t>
      </w:r>
      <w:r w:rsidR="000E26F6" w:rsidRPr="00A270BF">
        <w:t xml:space="preserve"> una red </w:t>
      </w:r>
      <w:r w:rsidR="00A237A5" w:rsidRPr="00A270BF">
        <w:t>se real</w:t>
      </w:r>
      <w:r w:rsidR="008174EA">
        <w:t xml:space="preserve">izan múltiples conexiones y </w:t>
      </w:r>
      <w:r w:rsidR="00A237A5" w:rsidRPr="00A270BF">
        <w:t>son en estas dónde podemos d</w:t>
      </w:r>
      <w:r w:rsidR="008174EA">
        <w:t>etectar diferentes intrusiones o</w:t>
      </w:r>
      <w:r w:rsidR="00A237A5" w:rsidRPr="00A270BF">
        <w:t xml:space="preserve"> software</w:t>
      </w:r>
      <w:r w:rsidR="008174EA">
        <w:t>s</w:t>
      </w:r>
      <w:r w:rsidR="00A237A5" w:rsidRPr="00A270BF">
        <w:t xml:space="preserv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037E8D5D" w:rsidR="00A17414" w:rsidRPr="00A270BF" w:rsidRDefault="008174EA" w:rsidP="000E26F6">
      <w:r>
        <w:t xml:space="preserve">El </w:t>
      </w:r>
      <w:r w:rsidR="00E313A1" w:rsidRPr="00A270BF">
        <w:t>gran número</w:t>
      </w:r>
      <w:r>
        <w:t xml:space="preserve"> de vulnerabilidades existentes en las diferentes redes</w:t>
      </w:r>
      <w:r w:rsidR="00E313A1" w:rsidRPr="00A270BF">
        <w:t xml:space="preserve"> </w:t>
      </w:r>
      <w:r w:rsidR="007671E0" w:rsidRPr="00A270BF">
        <w:t>justifica la</w:t>
      </w:r>
      <w:r w:rsidR="00E313A1" w:rsidRPr="00A270BF">
        <w:t xml:space="preserve"> necesidad </w:t>
      </w:r>
      <w:r>
        <w:t>de un</w:t>
      </w:r>
      <w:r w:rsidR="00E313A1" w:rsidRPr="00A270BF">
        <w:t xml:space="preserve"> desarrollo</w:t>
      </w:r>
      <w:r w:rsidR="0008720D" w:rsidRPr="00A270BF">
        <w:t xml:space="preserve"> continuo</w:t>
      </w:r>
      <w:r w:rsidR="00E313A1"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val="es-ES"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8">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486F8488" w:rsidR="000E26F6" w:rsidRPr="00A270BF" w:rsidRDefault="00D83828" w:rsidP="00D83828">
      <w:pPr>
        <w:pStyle w:val="Epgrafe"/>
        <w:rPr>
          <w:b/>
          <w:i/>
          <w:sz w:val="20"/>
        </w:rPr>
      </w:pPr>
      <w:bookmarkStart w:id="15" w:name="_Toc534398428"/>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1</w:t>
      </w:r>
      <w:r w:rsidR="009E39AE">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27A4FBEA"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w:t>
      </w:r>
      <w:r w:rsidR="008174EA">
        <w:t>,</w:t>
      </w:r>
      <w:r w:rsidRPr="00A270BF">
        <w:t xml:space="preserve">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w:t>
      </w:r>
      <w:r w:rsidR="008174EA">
        <w:t>vi</w:t>
      </w:r>
      <w:r w:rsidR="00BC063D" w:rsidRPr="00A270BF">
        <w:t>sión</w:t>
      </w:r>
      <w:r w:rsidRPr="00A270BF">
        <w:t xml:space="preserve"> para comprobar si </w:t>
      </w:r>
      <w:r w:rsidR="008174EA">
        <w:t xml:space="preserve">es un </w:t>
      </w:r>
      <w:r w:rsidRPr="00A270BF">
        <w:t>falso positivo o</w:t>
      </w:r>
      <w:r w:rsidR="002C626C" w:rsidRPr="00A270BF">
        <w:t>,</w:t>
      </w:r>
      <w:r w:rsidRPr="00A270BF">
        <w:t xml:space="preserve"> </w:t>
      </w:r>
      <w:r w:rsidR="008174EA">
        <w:t xml:space="preserve">si </w:t>
      </w:r>
      <w:r w:rsidRPr="00A270BF">
        <w:t>por lo con</w:t>
      </w:r>
      <w:r w:rsidR="00BC063D" w:rsidRPr="00A270BF">
        <w:t>trario</w:t>
      </w:r>
      <w:r w:rsidR="002C626C" w:rsidRPr="00A270BF">
        <w:t>,</w:t>
      </w:r>
      <w:r w:rsidR="00BC063D" w:rsidRPr="00A270BF">
        <w:t xml:space="preserve"> se trata realmente de la detección de una anomalía.</w:t>
      </w:r>
    </w:p>
    <w:p w14:paraId="0E39CFBF" w14:textId="50E2D2B3"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 xml:space="preserve">or lo que es muy importante llevar a cabo un buen estudio previo sobre las condiciones </w:t>
      </w:r>
      <w:r w:rsidR="008174EA">
        <w:t>de trabajo</w:t>
      </w:r>
      <w:r w:rsidR="00BC063D" w:rsidRPr="00A270BF">
        <w:t xml:space="preserve"> y así poder configurar e implantar un modelo acorde</w:t>
      </w:r>
      <w:r w:rsidR="008174EA">
        <w:t>,</w:t>
      </w:r>
      <w:r w:rsidR="00BC063D" w:rsidRPr="00A270BF">
        <w:t xml:space="preserve"> tanto</w:t>
      </w:r>
      <w:r w:rsidRPr="00A270BF">
        <w:t xml:space="preserve"> a las necesidades como a la</w:t>
      </w:r>
      <w:r w:rsidR="00BC063D" w:rsidRPr="00A270BF">
        <w:t xml:space="preserve"> escabilidad y </w:t>
      </w:r>
      <w:r w:rsidR="008174EA">
        <w:t>a</w:t>
      </w:r>
      <w:r w:rsidRPr="00A270BF">
        <w:t xml:space="preserve">l </w:t>
      </w:r>
      <w:r w:rsidR="00BC063D" w:rsidRPr="00A270BF">
        <w:t>entorno sobre el que se desea operar.</w:t>
      </w:r>
    </w:p>
    <w:p w14:paraId="35FD5034" w14:textId="75430DBC" w:rsidR="00F6273B" w:rsidRPr="00A270BF" w:rsidRDefault="00BC063D" w:rsidP="001214D5">
      <w:r w:rsidRPr="00A270BF">
        <w:t>En una red de datos existe un intercambio</w:t>
      </w:r>
      <w:r w:rsidR="008174EA">
        <w:t xml:space="preserve"> continu</w:t>
      </w:r>
      <w:r w:rsidR="00F6273B" w:rsidRPr="00A270BF">
        <w:t>o</w:t>
      </w:r>
      <w:r w:rsidRPr="00A270BF">
        <w:t xml:space="preserve"> </w:t>
      </w:r>
      <w:r w:rsidR="00F6273B" w:rsidRPr="00A270BF">
        <w:t>de flujos</w:t>
      </w:r>
      <w:r w:rsidR="00615A9E">
        <w:t xml:space="preserve">. Por ello, en </w:t>
      </w:r>
      <w:r w:rsidR="00F6273B" w:rsidRPr="00A270BF">
        <w:t>el presente trabajo se exponen modelos estadísticos</w:t>
      </w:r>
      <w:r w:rsidR="00615A9E">
        <w:t>,</w:t>
      </w:r>
      <w:r w:rsidR="00F6273B" w:rsidRPr="00A270BF">
        <w:t xml:space="preserve"> así como la clasificación del flujo para la </w:t>
      </w:r>
      <w:r w:rsidR="00615A9E">
        <w:t xml:space="preserve">posterior </w:t>
      </w:r>
      <w:r w:rsidR="00F6273B" w:rsidRPr="00A270BF">
        <w:t>localización de anomalías.</w:t>
      </w:r>
    </w:p>
    <w:p w14:paraId="1EA04B7D" w14:textId="5E0FB9B5" w:rsidR="000E26F6" w:rsidRPr="00A270BF" w:rsidRDefault="000E26F6" w:rsidP="00A270BF">
      <w:pPr>
        <w:pStyle w:val="Ttulo2"/>
        <w:numPr>
          <w:ilvl w:val="1"/>
          <w:numId w:val="3"/>
        </w:numPr>
        <w:rPr>
          <w:lang w:val="es-ES_tradnl"/>
        </w:rPr>
      </w:pPr>
      <w:bookmarkStart w:id="16" w:name="_Toc534398882"/>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40CDAA88" w:rsidR="00CA6457" w:rsidRPr="00A270BF" w:rsidRDefault="00CA6457" w:rsidP="000E26F6">
      <w:r w:rsidRPr="00A270BF">
        <w:t xml:space="preserve">Resulta </w:t>
      </w:r>
      <w:r w:rsidR="00615A9E">
        <w:t>imprescindible</w:t>
      </w:r>
      <w:r w:rsidRPr="00A270BF">
        <w:t xml:space="preserve"> realizar un estudio profundo de los paquetes que viajan por la red, pues esto permite obtener una información útil </w:t>
      </w:r>
      <w:r w:rsidR="00615A9E">
        <w:t xml:space="preserve">y su estudio posibilitará </w:t>
      </w:r>
      <w:r w:rsidRPr="00A270BF">
        <w:t>definir</w:t>
      </w:r>
      <w:r w:rsidR="00615A9E">
        <w:t xml:space="preserve"> los comportamientos habituales de los usuarios.</w:t>
      </w:r>
    </w:p>
    <w:p w14:paraId="755F12A0" w14:textId="13CD632D" w:rsidR="00CA6457" w:rsidRPr="00A270BF" w:rsidRDefault="00CA6457" w:rsidP="000E26F6">
      <w:r w:rsidRPr="00A270BF">
        <w:t>En la actual</w:t>
      </w:r>
      <w:r w:rsidR="00615A9E">
        <w:t xml:space="preserve">idad existen diferentes colectores </w:t>
      </w:r>
      <w:r w:rsidRPr="00A270BF">
        <w:t xml:space="preserve">que recogen la información que viaja por la red. </w:t>
      </w:r>
      <w:r w:rsidR="00615A9E">
        <w:t xml:space="preserve">En particular hablaremos de </w:t>
      </w:r>
      <w:r w:rsidRPr="00A270BF">
        <w:t>NetFlow</w:t>
      </w:r>
      <w:r w:rsidR="00615A9E">
        <w:t xml:space="preserve">, </w:t>
      </w:r>
      <w:r w:rsidRPr="00A270BF">
        <w:t xml:space="preserve"> un protocolo de red diseñado para recolectar la</w:t>
      </w:r>
      <w:r w:rsidR="002C626C" w:rsidRPr="00A270BF">
        <w:t xml:space="preserve"> información sobre tráfico IP, l</w:t>
      </w:r>
      <w:r w:rsidR="00615A9E">
        <w:t>a cua</w:t>
      </w:r>
      <w:r w:rsidRPr="00A270BF">
        <w:t>l hace posible la monitorización de las redes.</w:t>
      </w:r>
    </w:p>
    <w:p w14:paraId="146018EA" w14:textId="77777777" w:rsidR="00525347" w:rsidRPr="00A270BF" w:rsidRDefault="00525347" w:rsidP="00525347">
      <w:pPr>
        <w:keepNext/>
        <w:jc w:val="center"/>
      </w:pPr>
      <w:r w:rsidRPr="00A270BF">
        <w:rPr>
          <w:noProof/>
          <w:lang w:val="es-ES"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9">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064EC3BB" w:rsidR="00525347" w:rsidRPr="00A270BF" w:rsidRDefault="00525347" w:rsidP="00525347">
      <w:pPr>
        <w:pStyle w:val="Epgrafe"/>
        <w:rPr>
          <w:b/>
          <w:i/>
          <w:sz w:val="20"/>
        </w:rPr>
      </w:pPr>
      <w:bookmarkStart w:id="17" w:name="_Toc534398429"/>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2</w:t>
      </w:r>
      <w:r w:rsidR="009E39AE">
        <w:rPr>
          <w:b/>
          <w:i/>
          <w:sz w:val="20"/>
        </w:rPr>
        <w:fldChar w:fldCharType="end"/>
      </w:r>
      <w:r w:rsidRPr="00A270BF">
        <w:rPr>
          <w:b/>
          <w:i/>
          <w:sz w:val="20"/>
        </w:rPr>
        <w:t xml:space="preserve"> Funcionamiento de Netflow</w:t>
      </w:r>
      <w:bookmarkEnd w:id="17"/>
    </w:p>
    <w:p w14:paraId="563CEF2D" w14:textId="77777777" w:rsidR="00525347" w:rsidRPr="00A270BF" w:rsidRDefault="00525347" w:rsidP="000E26F6"/>
    <w:p w14:paraId="148656E4" w14:textId="6D48D300" w:rsidR="00CA6457" w:rsidRPr="00A270BF" w:rsidRDefault="00CA6457" w:rsidP="000E26F6">
      <w:r w:rsidRPr="00A270BF">
        <w:t xml:space="preserve">Debido a las vulnerabilidades existentes en la red, </w:t>
      </w:r>
      <w:r w:rsidR="00615A9E">
        <w:t>gran parte</w:t>
      </w:r>
      <w:r w:rsidRPr="00A270BF">
        <w:t xml:space="preserve">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615A9E">
        <w:t xml:space="preserve"> (p</w:t>
      </w:r>
      <w:r w:rsidR="007B5A0D" w:rsidRPr="00A270BF">
        <w:t>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615A9E">
        <w:t>ue transporta se cifra y</w:t>
      </w:r>
      <w:r w:rsidR="002C626C" w:rsidRPr="00A270BF">
        <w:t xml:space="preserve">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val="es-ES"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20">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B8F0299" w:rsidR="007B5A0D" w:rsidRPr="00A270BF" w:rsidRDefault="007B5A0D" w:rsidP="007B5A0D">
      <w:pPr>
        <w:pStyle w:val="Epgrafe"/>
        <w:rPr>
          <w:b/>
          <w:i/>
          <w:sz w:val="20"/>
        </w:rPr>
      </w:pPr>
      <w:bookmarkStart w:id="18" w:name="_Toc534398430"/>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3</w:t>
      </w:r>
      <w:r w:rsidR="009E39AE">
        <w:rPr>
          <w:b/>
          <w:i/>
          <w:sz w:val="20"/>
        </w:rPr>
        <w:fldChar w:fldCharType="end"/>
      </w:r>
      <w:r w:rsidRPr="00A270BF">
        <w:rPr>
          <w:b/>
          <w:i/>
          <w:sz w:val="20"/>
        </w:rPr>
        <w:t xml:space="preserve"> Ubicación en el modelo de capas  OSI.</w:t>
      </w:r>
      <w:bookmarkEnd w:id="18"/>
    </w:p>
    <w:p w14:paraId="3DDD2255" w14:textId="0608B315" w:rsidR="00B84ABE" w:rsidRPr="00A270BF" w:rsidRDefault="00B84ABE" w:rsidP="000E26F6">
      <w:r w:rsidRPr="00A270BF">
        <w:t xml:space="preserve">Debido a que el tráfico se transporta de forma cifrada </w:t>
      </w:r>
      <w:r w:rsidR="00245B5B">
        <w:t>resulta interesante</w:t>
      </w:r>
      <w:r w:rsidR="007B5A0D" w:rsidRPr="00A270BF">
        <w:t xml:space="preserve"> </w:t>
      </w:r>
      <w:r w:rsidR="00245B5B">
        <w:t xml:space="preserve">realizar una </w:t>
      </w:r>
      <w:r w:rsidRPr="00A270BF">
        <w:t xml:space="preserve"> inspecci</w:t>
      </w:r>
      <w:r w:rsidR="00824827" w:rsidRPr="00A270BF">
        <w:t xml:space="preserve">ón profunda de </w:t>
      </w:r>
      <w:r w:rsidRPr="00A270BF">
        <w:t>paquetes</w:t>
      </w:r>
      <w:r w:rsidR="00824827" w:rsidRPr="00A270BF">
        <w:t>,</w:t>
      </w:r>
      <w:r w:rsidRPr="00A270BF">
        <w:t xml:space="preserve"> para </w:t>
      </w:r>
      <w:r w:rsidR="00245B5B">
        <w:t xml:space="preserve">así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4398883"/>
      <w:r w:rsidRPr="00A270BF">
        <w:rPr>
          <w:lang w:val="es-ES_tradnl"/>
        </w:rPr>
        <w:t>Metodología de trabajo</w:t>
      </w:r>
      <w:bookmarkEnd w:id="19"/>
    </w:p>
    <w:p w14:paraId="3780B8B3" w14:textId="584887B0" w:rsidR="00E50A2B" w:rsidRPr="00A270BF" w:rsidRDefault="00E50A2B" w:rsidP="00E50A2B">
      <w:r w:rsidRPr="00A270BF">
        <w:t>Para el desarrollo del presente trabajo se ha llevado a cabo la m</w:t>
      </w:r>
      <w:r w:rsidR="00245B5B">
        <w:t>etodología de trabajo Scrum. En esta se recoge</w:t>
      </w:r>
      <w:r w:rsidRPr="00A270BF">
        <w:t xml:space="preserve"> un conjunto de buenas </w:t>
      </w:r>
      <w:r w:rsidR="00245B5B" w:rsidRPr="00A270BF">
        <w:t>prácticas</w:t>
      </w:r>
      <w:r w:rsidRPr="00A270BF">
        <w:t xml:space="preserve"> para trabajar y llevar a cabo l</w:t>
      </w:r>
      <w:r w:rsidR="00245B5B">
        <w:t>a realización de un p</w:t>
      </w:r>
      <w:r w:rsidRPr="00A270BF">
        <w:t>royecto.</w:t>
      </w:r>
    </w:p>
    <w:p w14:paraId="16B463C9" w14:textId="54E199E0" w:rsidR="00332887" w:rsidRPr="00A270BF" w:rsidRDefault="00332887" w:rsidP="00E50A2B">
      <w:r w:rsidRPr="00A270BF">
        <w:t>Esta metodología de trabajo se basa en la división del proyecto en una lista de</w:t>
      </w:r>
      <w:r w:rsidR="00245B5B">
        <w:t xml:space="preserve"> pequeñas</w:t>
      </w:r>
      <w:r w:rsidRPr="00A270BF">
        <w:t xml:space="preserve"> tareas ordenadas por prioridad y puntos de esfuerzos. Est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0DE3C64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w:t>
      </w:r>
      <w:r w:rsidR="00245B5B">
        <w:rPr>
          <w:lang w:eastAsia="es-ES"/>
          <w14:ligatures w14:val="none"/>
          <w14:cntxtAlts w14:val="0"/>
        </w:rPr>
        <w:t>acceder</w:t>
      </w:r>
      <w:r>
        <w:rPr>
          <w:lang w:eastAsia="es-ES"/>
          <w14:ligatures w14:val="none"/>
          <w14:cntxtAlts w14:val="0"/>
        </w:rPr>
        <w:t xml:space="preserve"> todo el trabajo subido en GitHub </w:t>
      </w:r>
      <w:r w:rsidRPr="008179AB">
        <w:rPr>
          <w:b/>
          <w:color w:val="00B0F0"/>
          <w:lang w:eastAsia="es-ES"/>
          <w14:ligatures w14:val="none"/>
          <w14:cntxtAlts w14:val="0"/>
        </w:rPr>
        <w:t>https://github.com/agularrom/TFG</w:t>
      </w:r>
    </w:p>
    <w:p w14:paraId="3E84B5FA" w14:textId="26947BA6"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GitHub y la metodología de trabajo se ha decidido trabajar con waffle. </w:t>
      </w:r>
      <w:r w:rsidR="00245B5B">
        <w:rPr>
          <w:lang w:eastAsia="es-ES"/>
          <w14:ligatures w14:val="none"/>
          <w14:cntxtAlts w14:val="0"/>
        </w:rPr>
        <w:t>Se trata de</w:t>
      </w:r>
      <w:r w:rsidRPr="00A270BF">
        <w:rPr>
          <w:lang w:eastAsia="es-ES"/>
          <w14:ligatures w14:val="none"/>
          <w14:cntxtAlts w14:val="0"/>
        </w:rPr>
        <w:t xml:space="preserve">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val="es-ES"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79209" cy="3012697"/>
                    </a:xfrm>
                    <a:prstGeom prst="rect">
                      <a:avLst/>
                    </a:prstGeom>
                  </pic:spPr>
                </pic:pic>
              </a:graphicData>
            </a:graphic>
          </wp:inline>
        </w:drawing>
      </w:r>
    </w:p>
    <w:p w14:paraId="53E6EE04" w14:textId="14F7C1FB" w:rsidR="00B3336C" w:rsidRPr="00A270BF" w:rsidRDefault="00B3336C" w:rsidP="00B3336C">
      <w:pPr>
        <w:pStyle w:val="Epgrafe"/>
        <w:rPr>
          <w:b/>
          <w:i/>
          <w:sz w:val="20"/>
          <w:lang w:eastAsia="es-ES"/>
          <w14:ligatures w14:val="none"/>
          <w14:cntxtAlts w14:val="0"/>
        </w:rPr>
      </w:pPr>
      <w:bookmarkStart w:id="20" w:name="_Toc534398431"/>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4</w:t>
      </w:r>
      <w:r w:rsidR="009E39AE">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4398884"/>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3A09FB1E" w:rsidR="005D1BEC" w:rsidRPr="00A270BF" w:rsidRDefault="005D1BEC" w:rsidP="000E26F6">
      <w:r w:rsidRPr="00A270BF">
        <w:t xml:space="preserve">Los objetivos específicos de este </w:t>
      </w:r>
      <w:r w:rsidR="00245B5B">
        <w:t>proyecto</w:t>
      </w:r>
      <w:r w:rsidRPr="00A270BF">
        <w:t xml:space="preserve"> se </w:t>
      </w:r>
      <w:r w:rsidR="004B5F19" w:rsidRPr="00A270BF">
        <w:t>categorizan</w:t>
      </w:r>
      <w:r w:rsidRPr="00A270BF">
        <w:t xml:space="preserve"> en el siguiente orden: </w:t>
      </w:r>
    </w:p>
    <w:p w14:paraId="360AC55C" w14:textId="275570AD" w:rsidR="004B5F19" w:rsidRPr="00A270BF" w:rsidRDefault="00245B5B" w:rsidP="00123E4E">
      <w:pPr>
        <w:pStyle w:val="Prrafodelista"/>
        <w:numPr>
          <w:ilvl w:val="0"/>
          <w:numId w:val="4"/>
        </w:numPr>
      </w:pPr>
      <w:r>
        <w:t>Análisis de las diferentes tecnologí</w:t>
      </w:r>
      <w:r w:rsidR="004B5F19" w:rsidRPr="00A270BF">
        <w:t>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12268C">
          <w:headerReference w:type="even" r:id="rId22"/>
          <w:headerReference w:type="default" r:id="rId23"/>
          <w:footerReference w:type="even" r:id="rId24"/>
          <w:footerReference w:type="default" r:id="rId25"/>
          <w:headerReference w:type="first" r:id="rId26"/>
          <w:footerReference w:type="first" r:id="rId27"/>
          <w:type w:val="oddPage"/>
          <w:pgSz w:w="11900" w:h="16840" w:code="11"/>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4398885"/>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val="es-ES"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AD7697" w:rsidRDefault="00AD7697" w:rsidP="00650729">
                            <w:pPr>
                              <w:jc w:val="right"/>
                              <w:rPr>
                                <w:rStyle w:val="nfasissutil"/>
                                <w:color w:val="A6A6A6" w:themeColor="background1" w:themeShade="A6"/>
                              </w:rPr>
                            </w:pPr>
                          </w:p>
                          <w:p w14:paraId="4FB13E0D" w14:textId="77777777" w:rsidR="00AD7697" w:rsidRPr="001702B3" w:rsidRDefault="00AD7697"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AD7697" w:rsidRPr="003533F5" w:rsidRDefault="00AD7697"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AD7697" w:rsidRPr="003533F5" w:rsidRDefault="00AD7697"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AD7697" w:rsidRDefault="00AD7697" w:rsidP="00650729">
                      <w:pPr>
                        <w:jc w:val="right"/>
                        <w:rPr>
                          <w:rStyle w:val="nfasissutil"/>
                          <w:color w:val="A6A6A6" w:themeColor="background1" w:themeShade="A6"/>
                        </w:rPr>
                      </w:pPr>
                    </w:p>
                    <w:p w14:paraId="4FB13E0D" w14:textId="77777777" w:rsidR="00AD7697" w:rsidRPr="001702B3" w:rsidRDefault="00AD7697"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AD7697" w:rsidRPr="003533F5" w:rsidRDefault="00AD7697"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AD7697" w:rsidRPr="003533F5" w:rsidRDefault="00AD7697"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0120E4FE"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w:t>
      </w:r>
      <w:r w:rsidR="00245B5B">
        <w:t>stintas</w:t>
      </w:r>
      <w:r w:rsidR="00D66D8D" w:rsidRPr="00A270BF">
        <w:t xml:space="preserve"> tecnologías mencionadas y la dirección que llevan.</w:t>
      </w:r>
    </w:p>
    <w:p w14:paraId="23529873" w14:textId="647162D2" w:rsidR="00D37C6A" w:rsidRPr="00A270BF" w:rsidRDefault="00D66D8D" w:rsidP="00136D48">
      <w:pPr>
        <w:rPr>
          <w:i/>
        </w:rPr>
      </w:pPr>
      <w:r w:rsidRPr="00A270BF">
        <w:tab/>
      </w:r>
    </w:p>
    <w:p w14:paraId="343D8AEC" w14:textId="65FD91D4" w:rsidR="00305246" w:rsidRPr="00A270BF" w:rsidRDefault="00D66D8D" w:rsidP="00A270BF">
      <w:pPr>
        <w:pStyle w:val="Ttulo2"/>
        <w:numPr>
          <w:ilvl w:val="1"/>
          <w:numId w:val="3"/>
        </w:numPr>
        <w:rPr>
          <w:lang w:val="es-ES_tradnl"/>
        </w:rPr>
      </w:pPr>
      <w:bookmarkStart w:id="23" w:name="_Toc534398886"/>
      <w:r w:rsidRPr="00A270BF">
        <w:rPr>
          <w:lang w:val="es-ES_tradnl"/>
        </w:rPr>
        <w:t>Vulnerabilidades en la red</w:t>
      </w:r>
      <w:bookmarkEnd w:id="23"/>
    </w:p>
    <w:p w14:paraId="3B26A44A" w14:textId="20DE4592" w:rsidR="00097510" w:rsidRDefault="00245B5B" w:rsidP="00D66D8D">
      <w:r>
        <w:t>Un error muy común es el de</w:t>
      </w:r>
      <w:r w:rsidR="00097510">
        <w:t xml:space="preserve">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rsidR="00097510">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097510">
        <w:fldChar w:fldCharType="separate"/>
      </w:r>
      <w:r w:rsidR="006B2700" w:rsidRPr="006B2700">
        <w:rPr>
          <w:noProof/>
        </w:rPr>
        <w:t>[1]</w:t>
      </w:r>
      <w:r w:rsidR="00097510">
        <w:fldChar w:fldCharType="end"/>
      </w:r>
    </w:p>
    <w:p w14:paraId="07AC6C8F" w14:textId="1C7F2BEE" w:rsidR="00097510" w:rsidRDefault="006801C0" w:rsidP="00D66D8D">
      <w:r>
        <w:t>Según el Instituto de C</w:t>
      </w:r>
      <w:r w:rsidR="00097510">
        <w:t>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val="es-ES"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7975" cy="2649791"/>
                    </a:xfrm>
                    <a:prstGeom prst="rect">
                      <a:avLst/>
                    </a:prstGeom>
                  </pic:spPr>
                </pic:pic>
              </a:graphicData>
            </a:graphic>
          </wp:inline>
        </w:drawing>
      </w:r>
    </w:p>
    <w:p w14:paraId="2FF301BB" w14:textId="6B1CCDBA" w:rsidR="00097510" w:rsidRPr="00E5608F" w:rsidRDefault="00097510" w:rsidP="00097510">
      <w:pPr>
        <w:pStyle w:val="Epgrafe"/>
        <w:rPr>
          <w:b/>
          <w:i/>
          <w:sz w:val="20"/>
        </w:rPr>
      </w:pPr>
      <w:bookmarkStart w:id="24" w:name="_Toc534398432"/>
      <w:r w:rsidRPr="00E5608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1</w:t>
      </w:r>
      <w:r w:rsidR="009E39AE">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0817C88D" w:rsidR="00D66D8D" w:rsidRPr="00A270BF" w:rsidRDefault="00D66D8D" w:rsidP="00D66D8D">
      <w:r w:rsidRPr="00A270BF">
        <w:t xml:space="preserve">En la red hay multiples vulnerabilidades ya sea inalámbrica o cableada. A continuación se explican diferentes </w:t>
      </w:r>
      <w:r w:rsidRPr="00A270BF">
        <w:lastRenderedPageBreak/>
        <w:t>ataques posibles que pueden ser llevados a cabo a través de una persona o empresa con fines maléficos.</w:t>
      </w:r>
    </w:p>
    <w:p w14:paraId="7A5284CE" w14:textId="55C51D61" w:rsidR="0068012D" w:rsidRPr="00A270BF" w:rsidRDefault="00D66D8D" w:rsidP="00305246">
      <w:pPr>
        <w:pStyle w:val="Ttulo3"/>
        <w:rPr>
          <w:lang w:val="es-ES_tradnl"/>
        </w:rPr>
      </w:pPr>
      <w:bookmarkStart w:id="25" w:name="_Toc534398887"/>
      <w:r w:rsidRPr="00A270BF">
        <w:rPr>
          <w:lang w:val="es-ES_tradnl"/>
        </w:rPr>
        <w:t>Man In The Middle</w:t>
      </w:r>
      <w:bookmarkEnd w:id="25"/>
    </w:p>
    <w:p w14:paraId="13A36381" w14:textId="33F7A569" w:rsidR="00873471" w:rsidRPr="00A270BF" w:rsidRDefault="00873471" w:rsidP="00873471">
      <w:r w:rsidRPr="00A270BF">
        <w:t xml:space="preserve">Este ataque (hombre en el medio) es una técnica que permite situar al equipo atacante en medio de la comunicación del equipo de la víctima y el router. Esto </w:t>
      </w:r>
      <w:r w:rsidR="006801C0">
        <w:t xml:space="preserve">posibilita </w:t>
      </w:r>
      <w:r w:rsidRPr="00A270BF">
        <w:t>que el atacante substraiga información de la víctima. Este tipo de ataque resulta muy eficaz cuando la información que se transmite no se encuentra cifrada, puesto que, en caso contrario</w:t>
      </w:r>
      <w:r w:rsidR="006801C0">
        <w:t>,</w:t>
      </w:r>
      <w:r w:rsidRPr="00A270BF">
        <w:t xml:space="preserve">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val="es-ES"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3D7634E7" w:rsidR="007949D5" w:rsidRPr="00A270BF" w:rsidRDefault="007949D5" w:rsidP="007949D5">
      <w:pPr>
        <w:pStyle w:val="Epgrafe"/>
        <w:rPr>
          <w:b/>
          <w:i/>
          <w:sz w:val="20"/>
        </w:rPr>
      </w:pPr>
      <w:bookmarkStart w:id="26" w:name="_Toc534398433"/>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2</w:t>
      </w:r>
      <w:r w:rsidR="009E39AE">
        <w:rPr>
          <w:b/>
          <w:i/>
          <w:sz w:val="20"/>
        </w:rPr>
        <w:fldChar w:fldCharType="end"/>
      </w:r>
      <w:r w:rsidRPr="00A270BF">
        <w:rPr>
          <w:b/>
          <w:i/>
          <w:sz w:val="20"/>
        </w:rPr>
        <w:t xml:space="preserve"> Ataque Man In The Middle</w:t>
      </w:r>
      <w:bookmarkEnd w:id="26"/>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3E9189AE" w:rsidR="007949D5" w:rsidRPr="00A270BF" w:rsidRDefault="007949D5" w:rsidP="007949D5">
      <w:pPr>
        <w:pStyle w:val="Ttulo3"/>
        <w:rPr>
          <w:lang w:val="es-ES_tradnl"/>
        </w:rPr>
      </w:pPr>
      <w:bookmarkStart w:id="27" w:name="_Toc534398888"/>
      <w:r w:rsidRPr="00A270BF">
        <w:rPr>
          <w:lang w:val="es-ES_tradnl"/>
        </w:rPr>
        <w:t>Denegación de servicios (DOS)</w:t>
      </w:r>
      <w:bookmarkEnd w:id="27"/>
    </w:p>
    <w:p w14:paraId="133DA424" w14:textId="0AAA78CD" w:rsidR="00AD7A87" w:rsidRPr="00A270BF" w:rsidRDefault="00AD7A87" w:rsidP="00AD7A87">
      <w:r w:rsidRPr="00A270BF">
        <w:t xml:space="preserve">Este ataque </w:t>
      </w:r>
      <w:r w:rsidR="007E6621" w:rsidRPr="00A270BF">
        <w:t>es uno de los más conocido</w:t>
      </w:r>
      <w:r w:rsidR="006801C0">
        <w:t>s</w:t>
      </w:r>
      <w:r w:rsidR="007E6621" w:rsidRPr="00A270BF">
        <w:t xml:space="preserve"> y extendido</w:t>
      </w:r>
      <w:r w:rsidR="006801C0">
        <w:t>s</w:t>
      </w:r>
      <w:r w:rsidR="007E6621" w:rsidRPr="00A270BF">
        <w:t>. Básicamente consiste en dejar inaccessible para los usuarios un servicio o recurso durante un cierto tiempo.</w:t>
      </w:r>
    </w:p>
    <w:p w14:paraId="44E8195F" w14:textId="3887E800" w:rsidR="007E6621" w:rsidRPr="00A270BF" w:rsidRDefault="006801C0" w:rsidP="00AD7A87">
      <w:r>
        <w:t>S</w:t>
      </w:r>
      <w:r w:rsidR="007E6621" w:rsidRPr="00A270BF">
        <w:t>uele ser usado como distracción para los administradores de la red</w:t>
      </w:r>
      <w:r>
        <w:t xml:space="preserve">, lo que permite </w:t>
      </w:r>
      <w:r w:rsidR="007E6621" w:rsidRPr="00A270BF">
        <w:t>realizar otro ataque más potente y con un claro objetivo.</w:t>
      </w:r>
    </w:p>
    <w:p w14:paraId="61EDFB97" w14:textId="22718E04" w:rsidR="007E6621" w:rsidRPr="00A270BF" w:rsidRDefault="006801C0" w:rsidP="00AD7A87">
      <w:r>
        <w:t>Cabe destacar</w:t>
      </w:r>
      <w:r w:rsidR="007E6621" w:rsidRPr="00A270BF">
        <w:t xml:space="preserve">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007E6621" w:rsidRPr="00A270BF">
        <w:t>.</w:t>
      </w:r>
    </w:p>
    <w:p w14:paraId="22367668" w14:textId="6B97BC6E" w:rsidR="007E6621" w:rsidRPr="00A270BF" w:rsidRDefault="006801C0" w:rsidP="00AD7A87">
      <w:r>
        <w:t xml:space="preserve">Un DOS típico </w:t>
      </w:r>
      <w:r w:rsidR="007E6621" w:rsidRPr="00A270BF">
        <w:t>es la de dejar sin recurso</w:t>
      </w:r>
      <w:r w:rsidR="00DD505B" w:rsidRPr="00A270BF">
        <w:t>s</w:t>
      </w:r>
      <w:r w:rsidR="007E6621" w:rsidRPr="00A270BF">
        <w:t xml:space="preserve"> a un servidor inundándolo a peticiones falsas </w:t>
      </w:r>
      <w:r w:rsidR="00DD505B" w:rsidRPr="00A270BF">
        <w:t>con el fin de dejar inaccesible</w:t>
      </w:r>
      <w:r w:rsidR="007E6621" w:rsidRPr="00A270BF">
        <w:t xml:space="preserve"> </w:t>
      </w:r>
      <w:r w:rsidR="00DD505B" w:rsidRPr="00A270BF">
        <w:t>el servicio que ofrece</w:t>
      </w:r>
      <w:r w:rsidR="007E6621" w:rsidRPr="00A270BF">
        <w:t>.</w:t>
      </w:r>
    </w:p>
    <w:p w14:paraId="54FE0DDA" w14:textId="17F1BAA8" w:rsidR="00DD505B" w:rsidRPr="00A270BF" w:rsidRDefault="00DD505B" w:rsidP="00AD7A87">
      <w:r w:rsidRPr="00A270BF">
        <w:t>Para conseguir qu</w:t>
      </w:r>
      <w:r w:rsidR="006801C0">
        <w:t>e este ataque sea muy eficaz lo</w:t>
      </w:r>
      <w:r w:rsidRPr="00A270BF">
        <w:t>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val="es-ES"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451FDB6A" w:rsidR="00DD505B" w:rsidRPr="00A270BF" w:rsidRDefault="005E2B4B" w:rsidP="005E2B4B">
      <w:pPr>
        <w:pStyle w:val="Epgrafe"/>
        <w:rPr>
          <w:b/>
          <w:i/>
          <w:sz w:val="20"/>
        </w:rPr>
      </w:pPr>
      <w:bookmarkStart w:id="28" w:name="_Toc534398434"/>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3</w:t>
      </w:r>
      <w:r w:rsidR="009E39AE">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2F926C11" w:rsidR="00B647F5" w:rsidRPr="00A270BF" w:rsidRDefault="00B647F5" w:rsidP="00B647F5">
      <w:pPr>
        <w:pStyle w:val="Ttulo3"/>
        <w:rPr>
          <w:lang w:val="es-ES_tradnl"/>
        </w:rPr>
      </w:pPr>
      <w:bookmarkStart w:id="29" w:name="_Toc534398889"/>
      <w:r w:rsidRPr="00A270BF">
        <w:rPr>
          <w:lang w:val="es-ES_tradnl"/>
        </w:rPr>
        <w:t>Ransomware</w:t>
      </w:r>
      <w:bookmarkEnd w:id="29"/>
    </w:p>
    <w:p w14:paraId="66094C62" w14:textId="0B0216B4" w:rsidR="00B647F5" w:rsidRPr="00A270BF" w:rsidRDefault="00B647F5" w:rsidP="00B647F5">
      <w:r w:rsidRPr="00A270BF">
        <w:t xml:space="preserve">Se clasifica este ataque como un malware capaz de acceder a documentos de la víctima con el fin de impedir el acceso a los mismos. El </w:t>
      </w:r>
      <w:r w:rsidR="006801C0">
        <w:t>objetivo</w:t>
      </w:r>
      <w:r w:rsidRPr="00A270BF">
        <w:t xml:space="preserve"> de este ataque es el de pedir un rescate por la recuperación de los documentos.</w:t>
      </w:r>
    </w:p>
    <w:p w14:paraId="39CE824D" w14:textId="0ABB49A9" w:rsidR="008441FC" w:rsidRPr="00A270BF" w:rsidRDefault="00B647F5" w:rsidP="00B647F5">
      <w:r w:rsidRPr="00A270BF">
        <w:t xml:space="preserve">Una de las propiedades que tiene es la facilidad de propagación. </w:t>
      </w:r>
      <w:r w:rsidR="006801C0">
        <w:t>De hecho, uno de</w:t>
      </w:r>
      <w:r w:rsidRPr="00A270BF">
        <w:t xml:space="preserv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25A211D5" w:rsidR="008441FC" w:rsidRPr="00A270BF" w:rsidRDefault="00B647F5" w:rsidP="008441FC">
      <w:r w:rsidRPr="00A270BF">
        <w:t xml:space="preserve">El rescate siempre se exije en bitcoins, ya que es una criptomoneda que </w:t>
      </w:r>
      <w:r w:rsidR="006801C0">
        <w:t>dificulta</w:t>
      </w:r>
      <w:r w:rsidR="008441FC" w:rsidRPr="00A270BF">
        <w:t xml:space="preserve"> seguir el</w:t>
      </w:r>
      <w:r w:rsidRPr="00A270BF">
        <w:t xml:space="preserve"> rastro </w:t>
      </w:r>
      <w:r w:rsidR="008441FC" w:rsidRPr="00A270BF">
        <w:t>de la tra</w:t>
      </w:r>
      <w:r w:rsidR="006801C0">
        <w:t>n</w:t>
      </w:r>
      <w:r w:rsidR="008441FC" w:rsidRPr="00A270BF">
        <w:t>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5CCEFB97" w:rsidR="008441FC" w:rsidRPr="00A270BF" w:rsidRDefault="008441FC" w:rsidP="008441FC">
      <w:r w:rsidRPr="00A270BF">
        <w:t>A continuación se citan algunas de las diferentes técnicas realizadas para conseguir inf</w:t>
      </w:r>
      <w:r w:rsidR="006801C0">
        <w:t>ectar con el malware Ransom</w:t>
      </w:r>
      <w:r w:rsidR="00943AF7" w:rsidRPr="00A270BF">
        <w:t>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val="es-ES"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1">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7A018774" w:rsidR="00943AF7" w:rsidRPr="00ED3F3A" w:rsidRDefault="00943AF7" w:rsidP="00943AF7">
      <w:pPr>
        <w:pStyle w:val="Epgrafe"/>
        <w:rPr>
          <w:b/>
          <w:i/>
          <w:sz w:val="20"/>
        </w:rPr>
      </w:pPr>
      <w:bookmarkStart w:id="30" w:name="_Toc534398435"/>
      <w:r w:rsidRPr="00ED3F3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4</w:t>
      </w:r>
      <w:r w:rsidR="009E39AE">
        <w:rPr>
          <w:b/>
          <w:i/>
          <w:sz w:val="20"/>
        </w:rPr>
        <w:fldChar w:fldCharType="end"/>
      </w:r>
      <w:r w:rsidRPr="00ED3F3A">
        <w:rPr>
          <w:b/>
          <w:i/>
          <w:sz w:val="20"/>
        </w:rPr>
        <w:t xml:space="preserve"> Ramsonware</w:t>
      </w:r>
      <w:bookmarkEnd w:id="30"/>
    </w:p>
    <w:p w14:paraId="2C91F952" w14:textId="77777777" w:rsidR="00A270BF" w:rsidRPr="00A270BF" w:rsidRDefault="00A270BF" w:rsidP="00943AF7">
      <w:pPr>
        <w:jc w:val="center"/>
        <w:rPr>
          <w:rFonts w:ascii="Palatino" w:hAnsi="Palatino"/>
        </w:rPr>
      </w:pPr>
    </w:p>
    <w:p w14:paraId="7965FE00" w14:textId="0B96A67A" w:rsidR="00A270BF" w:rsidRPr="00A270BF" w:rsidRDefault="00A270BF" w:rsidP="00A270BF">
      <w:pPr>
        <w:pStyle w:val="Ttulo2"/>
        <w:numPr>
          <w:ilvl w:val="1"/>
          <w:numId w:val="3"/>
        </w:numPr>
        <w:rPr>
          <w:lang w:val="es-ES_tradnl"/>
        </w:rPr>
      </w:pPr>
      <w:bookmarkStart w:id="31" w:name="_Toc534398890"/>
      <w:r w:rsidRPr="00A270BF">
        <w:rPr>
          <w:lang w:val="es-ES_tradnl"/>
        </w:rPr>
        <w:t>Detección de anómalias en la red</w:t>
      </w:r>
      <w:bookmarkEnd w:id="31"/>
    </w:p>
    <w:p w14:paraId="469CFC9C" w14:textId="0E3C118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6801C0">
        <w:t>, ya que un modelo</w:t>
      </w:r>
      <w:r w:rsidR="00641929">
        <w:t xml:space="preserve"> incorrecto i</w:t>
      </w:r>
      <w:r w:rsidR="004812F2">
        <w:t>mplica errores en la detección, p</w:t>
      </w:r>
      <w:r w:rsidR="00641929">
        <w:t>udiendo causar un al</w:t>
      </w:r>
      <w:r w:rsidR="004812F2">
        <w:t xml:space="preserve">to número de falsos positivos o </w:t>
      </w:r>
      <w:r w:rsidR="00641929">
        <w:t>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178AC40" w:rsidR="00A270BF" w:rsidRDefault="00242799" w:rsidP="00242799">
      <w:pPr>
        <w:pStyle w:val="Ttulo3"/>
        <w:rPr>
          <w:lang w:val="es-ES_tradnl"/>
        </w:rPr>
      </w:pPr>
      <w:bookmarkStart w:id="32" w:name="_Toc534398891"/>
      <w:r>
        <w:rPr>
          <w:lang w:val="es-ES_tradnl"/>
        </w:rPr>
        <w:t>Redes neuronales</w:t>
      </w:r>
      <w:bookmarkEnd w:id="32"/>
    </w:p>
    <w:p w14:paraId="11260399" w14:textId="7664FA51"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Actualmente</w:t>
      </w:r>
      <w:r w:rsidR="004812F2">
        <w:t>,</w:t>
      </w:r>
      <w:r w:rsidR="0083327C">
        <w:t xml:space="preserv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xml:space="preserve">. </w:t>
      </w:r>
      <w:r w:rsidR="004812F2">
        <w:t xml:space="preserve">Esto </w:t>
      </w:r>
      <w:r w:rsidR="0083327C">
        <w:t>se consigue a través del entrenamiento de un modelo neuronal del tráfico circulante en una red.</w:t>
      </w:r>
    </w:p>
    <w:p w14:paraId="70BA4CD6" w14:textId="747AA793" w:rsidR="00F675EA" w:rsidRDefault="00F675EA" w:rsidP="00A270BF">
      <w:r>
        <w:t xml:space="preserve">Estos sistemas </w:t>
      </w:r>
      <w:r w:rsidR="004812F2">
        <w:t>están</w:t>
      </w:r>
      <w:r>
        <w:t xml:space="preserve">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7832FECD" w:rsidR="00F675EA" w:rsidRPr="00A270BF" w:rsidRDefault="00F675EA" w:rsidP="00123E4E">
      <w:pPr>
        <w:pStyle w:val="Prrafodelista"/>
        <w:numPr>
          <w:ilvl w:val="0"/>
          <w:numId w:val="6"/>
        </w:numPr>
      </w:pPr>
      <w:r>
        <w:t>Por úlitmo</w:t>
      </w:r>
      <w:r w:rsidR="004812F2">
        <w:t>, una tercera capa constitui</w:t>
      </w:r>
      <w:r>
        <w:t>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val="es-ES"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5C0A5875" w:rsidR="007949D5" w:rsidRPr="00ED3F3A" w:rsidRDefault="00ED3F3A" w:rsidP="00ED3F3A">
      <w:pPr>
        <w:pStyle w:val="Epgrafe"/>
        <w:rPr>
          <w:b/>
          <w:i/>
          <w:sz w:val="20"/>
        </w:rPr>
      </w:pPr>
      <w:bookmarkStart w:id="33" w:name="_Toc534398436"/>
      <w:r w:rsidRPr="00ED3F3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5</w:t>
      </w:r>
      <w:r w:rsidR="009E39AE">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5765E9EB" w:rsidR="00E34B23" w:rsidRDefault="00E34B23" w:rsidP="00E34B23">
      <w:pPr>
        <w:pStyle w:val="Ttulo3"/>
        <w:rPr>
          <w:lang w:val="es-ES_tradnl"/>
        </w:rPr>
      </w:pPr>
      <w:bookmarkStart w:id="34" w:name="_Toc534398892"/>
      <w:r>
        <w:t>R&amp;S®PACE 2</w:t>
      </w:r>
      <w:bookmarkEnd w:id="34"/>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734EFF27" w:rsidR="00E34B23" w:rsidRDefault="00E34B23" w:rsidP="00123E4E">
      <w:pPr>
        <w:pStyle w:val="Prrafodelista"/>
        <w:numPr>
          <w:ilvl w:val="0"/>
          <w:numId w:val="7"/>
        </w:numPr>
      </w:pPr>
      <w:r>
        <w:t>Inpección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val="es-ES"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1835785"/>
                    </a:xfrm>
                    <a:prstGeom prst="rect">
                      <a:avLst/>
                    </a:prstGeom>
                  </pic:spPr>
                </pic:pic>
              </a:graphicData>
            </a:graphic>
          </wp:inline>
        </w:drawing>
      </w:r>
    </w:p>
    <w:p w14:paraId="7607199F" w14:textId="7382FCCC" w:rsidR="00F56882" w:rsidRDefault="00F56882" w:rsidP="00F56882">
      <w:pPr>
        <w:pStyle w:val="Epgrafe"/>
        <w:rPr>
          <w:b/>
          <w:i/>
          <w:sz w:val="20"/>
        </w:rPr>
      </w:pPr>
      <w:bookmarkStart w:id="35" w:name="_Toc534398437"/>
      <w:r w:rsidRPr="00F5688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6</w:t>
      </w:r>
      <w:r w:rsidR="009E39AE">
        <w:rPr>
          <w:b/>
          <w:i/>
          <w:sz w:val="20"/>
        </w:rPr>
        <w:fldChar w:fldCharType="end"/>
      </w:r>
      <w:r w:rsidRPr="00F56882">
        <w:rPr>
          <w:b/>
          <w:i/>
          <w:sz w:val="20"/>
        </w:rPr>
        <w:t xml:space="preserve"> Diferentas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7BCBC857" w:rsidR="00104179" w:rsidRDefault="00104179" w:rsidP="00104179">
      <w:pPr>
        <w:pStyle w:val="Ttulo3"/>
        <w:rPr>
          <w:lang w:val="es-ES_tradnl"/>
        </w:rPr>
      </w:pPr>
      <w:bookmarkStart w:id="36" w:name="_Toc534398893"/>
      <w:r>
        <w:t>Firewall de nivel de aplicación</w:t>
      </w:r>
      <w:bookmarkEnd w:id="36"/>
    </w:p>
    <w:p w14:paraId="57A0FF05" w14:textId="0954D52F"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w:t>
      </w:r>
      <w:r w:rsidR="004812F2">
        <w:t>antes de permitir una conexión. T</w:t>
      </w:r>
      <w:r w:rsidRPr="00412596">
        <w:t xml:space="preserve">ambién </w:t>
      </w:r>
      <w:r w:rsidR="004812F2">
        <w:t>lleva a cabo un</w:t>
      </w:r>
      <w:r w:rsidRPr="00412596">
        <w:t xml:space="preserve"> seguimiento de las conexiones así como </w:t>
      </w:r>
      <w:r w:rsidR="004812F2">
        <w:t xml:space="preserve">de </w:t>
      </w:r>
      <w:r w:rsidRPr="00412596">
        <w:t xml:space="preserve">la secuencia, </w:t>
      </w:r>
      <w:r w:rsidR="004812F2">
        <w:t>lo que permite conseguir</w:t>
      </w:r>
      <w:r w:rsidRPr="00412596">
        <w:t xml:space="preserve"> un buen control </w:t>
      </w:r>
      <w:r w:rsidR="004812F2">
        <w:t>de las conexiones e imponer un i</w:t>
      </w:r>
      <w:r w:rsidRPr="00412596">
        <w:t xml:space="preserve">mpedimento a las aplicaciones no deseadas. </w:t>
      </w:r>
    </w:p>
    <w:p w14:paraId="566453F5" w14:textId="280D1B49" w:rsidR="00412596" w:rsidRPr="00412596" w:rsidRDefault="00412596" w:rsidP="00412596">
      <w:r w:rsidRPr="00412596">
        <w:t>Estos tipos de cortafuegos son conocidos como Proxy Firewall</w:t>
      </w:r>
      <w:r w:rsidR="004812F2">
        <w:t>,</w:t>
      </w:r>
      <w:r w:rsidRPr="00412596">
        <w:t xml:space="preserve"> ya que son capaces de examinar y evaluar contraseñas, así como solicitudes de servicios que se encuentran en los datos de la capa de aplicación. Aplican</w:t>
      </w:r>
      <w:r w:rsidR="004812F2">
        <w:t>,</w:t>
      </w:r>
      <w:r w:rsidRPr="00412596">
        <w:t xml:space="preserve"> por ejemplo</w:t>
      </w:r>
      <w:r w:rsidR="004812F2">
        <w:t>,</w:t>
      </w:r>
      <w:r w:rsidRPr="00412596">
        <w:t xml:space="preserve"> reglas de segmentación en protocolos tales como HTTP, FTP, Telnet, etc.</w:t>
      </w:r>
    </w:p>
    <w:p w14:paraId="61F5C27B" w14:textId="56B909D1" w:rsidR="00412596" w:rsidRPr="00BE4801" w:rsidRDefault="00412596" w:rsidP="00412596">
      <w:r>
        <w:t>También existe una variante de esto</w:t>
      </w:r>
      <w:r w:rsidR="004812F2">
        <w:t xml:space="preserve">s cortafuegos, denominados </w:t>
      </w:r>
      <w:r>
        <w:t xml:space="preserve">firewall DPI. </w:t>
      </w:r>
      <w:r w:rsidR="004812F2">
        <w:t>Estos son los más sofisticados y p</w:t>
      </w:r>
      <w:r>
        <w:t>ueden llegar a filtrar tipos de</w:t>
      </w:r>
      <w:r w:rsidR="004812F2">
        <w:t xml:space="preserve"> archivos específicos como XML o</w:t>
      </w:r>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46EDB331" w:rsidR="00412596" w:rsidRPr="00412596" w:rsidRDefault="00412596" w:rsidP="00412596">
      <w:r w:rsidRPr="00412596">
        <w:t xml:space="preserve">Aunque un firewall de aplicación proporciona bastante seguridad frente a un firewall clásico de filtrado de paquetes, </w:t>
      </w:r>
      <w:r w:rsidR="004812F2">
        <w:t>este primero</w:t>
      </w:r>
      <w:r w:rsidRPr="00412596">
        <w:t xml:space="preserve"> es más lento debido a que el procesamiento de los datos en el nivel de aplicación resulta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val="es-ES"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4">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26EE0C8" w:rsidR="00282132" w:rsidRDefault="00E810F1" w:rsidP="00E810F1">
      <w:pPr>
        <w:pStyle w:val="Epgrafe"/>
        <w:rPr>
          <w:b/>
          <w:i/>
          <w:sz w:val="20"/>
        </w:rPr>
      </w:pPr>
      <w:bookmarkStart w:id="37" w:name="_Toc534398438"/>
      <w:r w:rsidRPr="00E810F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7</w:t>
      </w:r>
      <w:r w:rsidR="009E39AE">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28002B87" w:rsidR="005D716C" w:rsidRDefault="00A46CEE" w:rsidP="005D716C">
      <w:pPr>
        <w:pStyle w:val="Ttulo3"/>
        <w:rPr>
          <w:lang w:val="es-ES_tradnl"/>
        </w:rPr>
      </w:pPr>
      <w:bookmarkStart w:id="38" w:name="_Toc534398894"/>
      <w:r>
        <w:t>IDS/IPS</w:t>
      </w:r>
      <w:bookmarkEnd w:id="38"/>
    </w:p>
    <w:p w14:paraId="4040B796" w14:textId="2992B3E2" w:rsidR="005D716C" w:rsidRDefault="00A46CEE" w:rsidP="00E810F1">
      <w:r>
        <w:t>La mayoría de las empresas u organizaciones desean prevenir intrusiones en su red. Los cortafuegos evitan ataques con procedencia del exterior, pero cada vez son más frecuentes</w:t>
      </w:r>
      <w:r w:rsidR="004812F2">
        <w:t xml:space="preserve"> los</w:t>
      </w:r>
      <w:r>
        <w:t xml:space="preserve">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w:t>
      </w:r>
      <w:r w:rsidR="00FE17D7">
        <w:lastRenderedPageBreak/>
        <w:t>genera 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1DD94F17" w:rsidR="00E33798" w:rsidRDefault="00E33798" w:rsidP="00123E4E">
      <w:pPr>
        <w:pStyle w:val="Prrafodelista"/>
        <w:numPr>
          <w:ilvl w:val="1"/>
          <w:numId w:val="9"/>
        </w:numPr>
      </w:pPr>
      <w:r>
        <w:t>Realizan comparaciones de ataques c</w:t>
      </w:r>
      <w:r w:rsidR="004812F2">
        <w:t>on una base de datos de reglas o</w:t>
      </w:r>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val="es-ES"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5">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6FD33B92" w:rsidR="00165425" w:rsidRPr="00165425" w:rsidRDefault="00165425" w:rsidP="00165425">
      <w:pPr>
        <w:pStyle w:val="Epgrafe"/>
        <w:rPr>
          <w:b/>
          <w:i/>
          <w:sz w:val="20"/>
        </w:rPr>
      </w:pPr>
      <w:bookmarkStart w:id="39" w:name="_Toc534398439"/>
      <w:r w:rsidRPr="00165425">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8</w:t>
      </w:r>
      <w:r w:rsidR="009E39AE">
        <w:rPr>
          <w:b/>
          <w:i/>
          <w:sz w:val="20"/>
        </w:rPr>
        <w:fldChar w:fldCharType="end"/>
      </w:r>
      <w:r w:rsidRPr="00165425">
        <w:rPr>
          <w:b/>
          <w:i/>
          <w:sz w:val="20"/>
        </w:rPr>
        <w:t xml:space="preserve"> Arquitectura de IDS según </w:t>
      </w:r>
      <w:r>
        <w:rPr>
          <w:b/>
          <w:i/>
          <w:sz w:val="20"/>
        </w:rPr>
        <w:t>la metodología.</w:t>
      </w:r>
      <w:bookmarkEnd w:id="39"/>
    </w:p>
    <w:p w14:paraId="4E51E1AF" w14:textId="7D048984" w:rsidR="00AF43A1" w:rsidRDefault="00AF43A1" w:rsidP="00AF43A1">
      <w:pPr>
        <w:jc w:val="left"/>
      </w:pPr>
      <w:r>
        <w:t>Snort es un ejemplo claro de IDS que podemos encontrar en la actu</w:t>
      </w:r>
      <w:r w:rsidR="004812F2">
        <w:t>a</w:t>
      </w:r>
      <w:r>
        <w:t>lidad. Tiene un motor de búsqueda y su metodología es</w:t>
      </w:r>
      <w:r w:rsidR="004812F2">
        <w:t>tá</w:t>
      </w:r>
      <w:r>
        <w:t xml:space="preserve">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val="es-ES"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5468C9BE" w:rsidR="009123F2" w:rsidRPr="00FE17D7" w:rsidRDefault="00FE17D7" w:rsidP="00FE17D7">
      <w:pPr>
        <w:pStyle w:val="Epgrafe"/>
        <w:rPr>
          <w:b/>
          <w:i/>
          <w:sz w:val="20"/>
        </w:rPr>
      </w:pPr>
      <w:bookmarkStart w:id="40" w:name="_Toc534398440"/>
      <w:r w:rsidRPr="00FE17D7">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9</w:t>
      </w:r>
      <w:r w:rsidR="009E39AE">
        <w:rPr>
          <w:b/>
          <w:i/>
          <w:sz w:val="20"/>
        </w:rPr>
        <w:fldChar w:fldCharType="end"/>
      </w:r>
      <w:r w:rsidRPr="00FE17D7">
        <w:rPr>
          <w:b/>
          <w:i/>
          <w:sz w:val="20"/>
        </w:rPr>
        <w:t xml:space="preserve"> Logo de Snort</w:t>
      </w:r>
      <w:bookmarkEnd w:id="40"/>
    </w:p>
    <w:p w14:paraId="6D34123C" w14:textId="6880D1D4" w:rsidR="009123F2" w:rsidRDefault="009123F2" w:rsidP="00AF43A1">
      <w:pPr>
        <w:jc w:val="left"/>
      </w:pPr>
      <w:r>
        <w:t>Snort funciona bajo licencia GPL, es decir, se trata de</w:t>
      </w:r>
      <w:r w:rsidR="004812F2">
        <w:t xml:space="preserve"> un</w:t>
      </w:r>
      <w:r>
        <w:t xml:space="preserve"> software libre. </w:t>
      </w:r>
      <w:r w:rsidR="00453DDB">
        <w:t>Tiene la</w:t>
      </w:r>
      <w:r>
        <w:t xml:space="preserve"> característica de ser </w:t>
      </w:r>
      <w:r>
        <w:lastRenderedPageBreak/>
        <w:t>multiplataforma, puesto que es posible ser ejecuta</w:t>
      </w:r>
      <w:r w:rsidR="00453DDB">
        <w:t>do en Windows y UNIX/Linux. Asi</w:t>
      </w:r>
      <w:r>
        <w:t>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30FE996B" w:rsidR="00E5608F" w:rsidRDefault="00E5608F" w:rsidP="00E5608F">
      <w:pPr>
        <w:pStyle w:val="Ttulo3"/>
        <w:rPr>
          <w:lang w:val="es-ES_tradnl"/>
        </w:rPr>
      </w:pPr>
      <w:bookmarkStart w:id="41" w:name="_Toc534398895"/>
      <w:r>
        <w:t>Análisis y conclusiones</w:t>
      </w:r>
      <w:bookmarkEnd w:id="41"/>
    </w:p>
    <w:p w14:paraId="6EF3F7A6" w14:textId="44F5B108"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w:t>
      </w:r>
      <w:r w:rsidR="00453DDB">
        <w:t>nto de vulnerabilidades que tuvo lugar</w:t>
      </w:r>
      <w:r w:rsidR="00B60978">
        <w:t xml:space="preserve"> en el año 2017 respecto al año anterior.</w:t>
      </w:r>
    </w:p>
    <w:p w14:paraId="28606BC7" w14:textId="362F3D25" w:rsidR="00A4794F" w:rsidRDefault="00A4794F" w:rsidP="001B4312">
      <w:r>
        <w:t xml:space="preserve">Cabe señalar que, a pesar de que han disminuido las vulnerabilidades en el año actual (2018) respecto al año anterior, es cierto que aún siguen existiendo bastantes. Esto se debe a que, actualmente, existe un gran número de dispositivos y tecnologías en el mercado, los cuales </w:t>
      </w:r>
      <w:r w:rsidR="00452E8C">
        <w:t>amplian el abanico de opciones para la localización y clasificación de nuevas vulnerabilidades.</w:t>
      </w:r>
    </w:p>
    <w:p w14:paraId="67E14943" w14:textId="27758E56"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w:t>
      </w:r>
      <w:r w:rsidR="00452E8C">
        <w:t>n</w:t>
      </w:r>
      <w:r>
        <w:t xml:space="preserve"> existiendo bastan</w:t>
      </w:r>
      <w:r w:rsidR="00D45709">
        <w:t>tes</w:t>
      </w:r>
      <w:r>
        <w:t xml:space="preserve">. Esto se debe al gran aunmento de los diferentes dispositivos y tecnologías </w:t>
      </w:r>
      <w:r w:rsidR="009F64BD">
        <w:t>existentes en el mercado actual, l</w:t>
      </w:r>
      <w:r w:rsidR="00D45709">
        <w:t>os cuales hacen que sea de mayor envergadura el abánico de opciones para la localización y clasificación de nuevas vulnerabilidades.</w:t>
      </w:r>
    </w:p>
    <w:p w14:paraId="2CCDA992" w14:textId="03CF4BF6" w:rsidR="00D45709" w:rsidRDefault="00452E8C" w:rsidP="001B4312">
      <w:r>
        <w:t>Tras analizar estos datos, resulta evidente el hecho de que es necesaria</w:t>
      </w:r>
      <w:r w:rsidR="00D45709">
        <w:t xml:space="preserve"> la investigación y </w:t>
      </w:r>
      <w:r>
        <w:t xml:space="preserve">el </w:t>
      </w:r>
      <w:r w:rsidR="00D45709">
        <w:t xml:space="preserve">desarrollo de nuevos sistemas </w:t>
      </w:r>
      <w:r>
        <w:t>que consig</w:t>
      </w:r>
      <w:r w:rsidR="00D45709">
        <w:t>a</w:t>
      </w:r>
      <w:r>
        <w:t>n</w:t>
      </w:r>
      <w:r w:rsidR="00D45709">
        <w:t xml:space="preserve"> mitigar dichas brechas de seguridad. </w:t>
      </w:r>
      <w:r w:rsidR="009F64BD">
        <w:t>Por</w:t>
      </w:r>
      <w:r>
        <w:t xml:space="preserve"> ello, existe </w:t>
      </w:r>
      <w:r w:rsidR="00D45709">
        <w:t>un gran un n</w:t>
      </w:r>
      <w:r w:rsidR="008E6AE1">
        <w:t>úmero de organizaciones en los diferentes sectores</w:t>
      </w:r>
      <w:r>
        <w:t>,</w:t>
      </w:r>
      <w:r w:rsidR="008E6AE1">
        <w:t xml:space="preserve"> tanto </w:t>
      </w:r>
      <w:r w:rsidR="00D45709">
        <w:t>públic</w:t>
      </w:r>
      <w:r w:rsidR="008E6AE1">
        <w:t>o</w:t>
      </w:r>
      <w:r w:rsidR="00D45709">
        <w:t>s como pr</w:t>
      </w:r>
      <w:r w:rsidR="008E6AE1">
        <w:t>ivados</w:t>
      </w:r>
      <w:r>
        <w:t>,</w:t>
      </w:r>
      <w:r w:rsidR="008E6AE1">
        <w:t xml:space="preserve"> </w:t>
      </w:r>
      <w:r>
        <w:t>que trabajan e investigan para conseguir</w:t>
      </w:r>
      <w:r w:rsidR="008E6AE1">
        <w:t xml:space="preserve"> </w:t>
      </w:r>
      <w:r>
        <w:t>desarrollar</w:t>
      </w:r>
      <w:r w:rsidR="008E6AE1">
        <w:t xml:space="preserv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val="es-ES"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141F19" w14:textId="3E75A7E8" w:rsidR="005D704E" w:rsidRDefault="001B4312" w:rsidP="001B4312">
      <w:pPr>
        <w:pStyle w:val="Epgrafe"/>
        <w:rPr>
          <w:b/>
          <w:i/>
          <w:sz w:val="20"/>
        </w:rPr>
      </w:pPr>
      <w:bookmarkStart w:id="42" w:name="_Toc534398441"/>
      <w:r w:rsidRPr="001B431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10</w:t>
      </w:r>
      <w:r w:rsidR="009E39AE">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2C83D0EB"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w:t>
      </w:r>
      <w:r w:rsidR="00452E8C">
        <w:t>, de las cuales la</w:t>
      </w:r>
      <w:r>
        <w:t>s más comunes son las de d</w:t>
      </w:r>
      <w:r w:rsidR="00452E8C">
        <w:t>enegaciones de servicios y</w:t>
      </w:r>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val="es-ES"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867275" cy="2124075"/>
                    </a:xfrm>
                    <a:prstGeom prst="rect">
                      <a:avLst/>
                    </a:prstGeom>
                  </pic:spPr>
                </pic:pic>
              </a:graphicData>
            </a:graphic>
          </wp:inline>
        </w:drawing>
      </w:r>
    </w:p>
    <w:p w14:paraId="54EE9C51" w14:textId="1B9D9577" w:rsidR="008E6AE1" w:rsidRPr="008E6AE1" w:rsidRDefault="008E6AE1" w:rsidP="008E6AE1">
      <w:pPr>
        <w:pStyle w:val="Epgrafe"/>
        <w:rPr>
          <w:b/>
          <w:i/>
          <w:sz w:val="20"/>
        </w:rPr>
      </w:pPr>
      <w:bookmarkStart w:id="43" w:name="_Toc534398442"/>
      <w:r w:rsidRPr="008E6AE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11</w:t>
      </w:r>
      <w:r w:rsidR="009E39AE">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596E30EC" w:rsidR="00EF01A2" w:rsidRDefault="00EF01A2" w:rsidP="00EF01A2">
      <w:r>
        <w:t>Después de la documentación y  análisis de diferentes librerías de software para la detección de aplicaciones en tráfico de red</w:t>
      </w:r>
      <w:r w:rsidR="00452E8C">
        <w:t>, consideramos que</w:t>
      </w:r>
      <w:r w:rsidR="00B47F6F">
        <w:t xml:space="preserv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w:t>
      </w:r>
      <w:r w:rsidR="00452E8C">
        <w:t xml:space="preserve">na librería de software libre y, aunque </w:t>
      </w:r>
      <w:r w:rsidR="00B47F6F">
        <w:t>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16127958" w:rsidR="00B47F6F" w:rsidRDefault="00B47F6F" w:rsidP="00EF01A2">
      <w:r>
        <w:t>Es cierto q</w:t>
      </w:r>
      <w:r w:rsidR="00452E8C">
        <w:t>ue en sus orígenes nDPI daba nu</w:t>
      </w:r>
      <w:r>
        <w:t>meros</w:t>
      </w:r>
      <w:r w:rsidR="00452E8C">
        <w:t>os</w:t>
      </w:r>
      <w:r>
        <w:t xml:space="preserve"> falsos positivos</w:t>
      </w:r>
      <w:r w:rsidR="001157D8">
        <w:t xml:space="preserve">, pero tanto en las actualizaciones como en el desarrollo </w:t>
      </w:r>
      <w:r w:rsidR="00452E8C">
        <w:t xml:space="preserve">de </w:t>
      </w:r>
      <w:r w:rsidR="001157D8">
        <w:t xml:space="preserve">nuevas versiones </w:t>
      </w:r>
      <w:r w:rsidR="00452E8C">
        <w:t>este problema ha sido mejorado</w:t>
      </w:r>
      <w:r w:rsidR="001157D8">
        <w:t xml:space="preserve">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588D0E7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Sofwar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4398409"/>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8D7A4A" w:rsidR="000222E0" w:rsidRPr="000222E0" w:rsidRDefault="000222E0" w:rsidP="0068012D">
      <w:r w:rsidRPr="000222E0">
        <w:t>Como se ha mencionado anteriormente</w:t>
      </w:r>
      <w:r w:rsidR="00452E8C">
        <w:t>,</w:t>
      </w:r>
      <w:r w:rsidRPr="000222E0">
        <w:t xml:space="preserve"> los cortafuegos han sufrido un </w:t>
      </w:r>
      <w:r w:rsidR="00452E8C">
        <w:t>gran cambio en los últimos años. Por ello, resulta muy interesante</w:t>
      </w:r>
      <w:r w:rsidRPr="000222E0">
        <w:t xml:space="preserve"> realizar un análisis y comparativa de los diferentes enfoques que puede tener un firewall.</w:t>
      </w:r>
    </w:p>
    <w:p w14:paraId="71AB6BDB" w14:textId="19D5FCE1" w:rsidR="001157D8" w:rsidRPr="000222E0" w:rsidRDefault="000222E0" w:rsidP="0068012D">
      <w:r w:rsidRPr="000222E0">
        <w:t xml:space="preserve">En la </w:t>
      </w:r>
      <w:r w:rsidR="00452E8C">
        <w:t xml:space="preserve">tabla que aparece a continuación </w:t>
      </w:r>
      <w:r w:rsidRPr="000222E0">
        <w:t>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4398410"/>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0EDECC87" w:rsidR="000222E0" w:rsidRDefault="000222E0" w:rsidP="0068012D">
      <w:r w:rsidRPr="000222E0">
        <w:t>Para finalizar</w:t>
      </w:r>
      <w:r w:rsidR="00452E8C">
        <w:t>,</w:t>
      </w:r>
      <w:r w:rsidRPr="000222E0">
        <w:t xml:space="preserve"> se ha </w:t>
      </w:r>
      <w:r w:rsidR="00452E8C">
        <w:t xml:space="preserve">llevado a cabo </w:t>
      </w:r>
      <w:r w:rsidRPr="000222E0">
        <w:t>un estudio de dos software muy usados en la actualidad para la implementación de sistemas de detección de intrusos (IDS). Cabe destacar que ambos poseen características muy similares</w:t>
      </w:r>
      <w:r w:rsidR="00E4412D">
        <w:t>.</w:t>
      </w:r>
    </w:p>
    <w:p w14:paraId="786F600A" w14:textId="0A88308F" w:rsidR="00E4412D" w:rsidRDefault="00E4412D" w:rsidP="0068012D">
      <w:r>
        <w:t>Tan</w:t>
      </w:r>
      <w:r w:rsidR="00F41897">
        <w:t xml:space="preserve">to Snort como Suricata pueden usarse como </w:t>
      </w:r>
      <w:r>
        <w:t>si</w:t>
      </w:r>
      <w:r w:rsidR="00F41897">
        <w:t>s</w:t>
      </w:r>
      <w:r>
        <w:t xml:space="preserve">temas de prevención de intrusos (IPS) </w:t>
      </w:r>
      <w:r w:rsidR="00F41897">
        <w:t>para poder bloquear</w:t>
      </w:r>
      <w:r>
        <w:t xml:space="preserve">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162FB71A"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Sofwar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4398411"/>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4398896"/>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val="es-ES"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AD7697" w:rsidRDefault="00AD7697" w:rsidP="001702B3">
                            <w:pPr>
                              <w:jc w:val="right"/>
                              <w:rPr>
                                <w:rStyle w:val="nfasissutil"/>
                                <w:color w:val="A6A6A6" w:themeColor="background1" w:themeShade="A6"/>
                              </w:rPr>
                            </w:pPr>
                          </w:p>
                          <w:p w14:paraId="09FA87A5" w14:textId="77777777" w:rsidR="00AD7697" w:rsidRPr="001702B3" w:rsidRDefault="00AD7697"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AD7697" w:rsidRPr="003533F5" w:rsidRDefault="00AD7697"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AD7697" w:rsidRPr="003533F5" w:rsidRDefault="00AD7697"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AD7697" w:rsidRDefault="00AD7697" w:rsidP="001702B3">
                      <w:pPr>
                        <w:jc w:val="right"/>
                        <w:rPr>
                          <w:rStyle w:val="nfasissutil"/>
                          <w:color w:val="A6A6A6" w:themeColor="background1" w:themeShade="A6"/>
                        </w:rPr>
                      </w:pPr>
                    </w:p>
                    <w:p w14:paraId="09FA87A5" w14:textId="77777777" w:rsidR="00AD7697" w:rsidRPr="001702B3" w:rsidRDefault="00AD7697"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AD7697" w:rsidRPr="003533F5" w:rsidRDefault="00AD7697"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AD7697" w:rsidRPr="003533F5" w:rsidRDefault="00AD7697"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125FDD5C" w:rsidR="00614C99" w:rsidRDefault="00614C99" w:rsidP="00A270BF">
      <w:pPr>
        <w:pStyle w:val="Ttulo2"/>
        <w:numPr>
          <w:ilvl w:val="1"/>
          <w:numId w:val="3"/>
        </w:numPr>
        <w:rPr>
          <w:lang w:val="es-ES_tradnl"/>
        </w:rPr>
      </w:pPr>
      <w:bookmarkStart w:id="48" w:name="_Toc534398897"/>
      <w:r>
        <w:rPr>
          <w:lang w:val="es-ES_tradnl"/>
        </w:rPr>
        <w:t>IPFIX</w:t>
      </w:r>
      <w:r w:rsidR="00855A29">
        <w:rPr>
          <w:lang w:val="es-ES_tradnl"/>
        </w:rPr>
        <w:t xml:space="preserve"> y Netflow</w:t>
      </w:r>
      <w:r>
        <w:rPr>
          <w:lang w:val="es-ES_tradnl"/>
        </w:rPr>
        <w:t>.</w:t>
      </w:r>
      <w:bookmarkEnd w:id="48"/>
    </w:p>
    <w:p w14:paraId="2512DFB8" w14:textId="71992313"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rsidR="00F41897">
        <w:t>el cua</w:t>
      </w:r>
      <w:r>
        <w:t xml:space="preserve">l </w:t>
      </w:r>
      <w:r w:rsidR="00F41897">
        <w:t>define</w:t>
      </w:r>
      <w:r>
        <w:t xml:space="preserve">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51DAE96C" w:rsidR="00614C99" w:rsidRDefault="00EA28F2" w:rsidP="00614C99">
      <w:r>
        <w:t xml:space="preserve">La compañía CISCO Systems desarrolló en 1996 una tecnología </w:t>
      </w:r>
      <w:r w:rsidR="00F41897">
        <w:t>con el fin de mejorar el encaminamiento</w:t>
      </w:r>
      <w:r>
        <w:t xml:space="preserve"> de los routers. Esta t</w:t>
      </w:r>
      <w:r w:rsidR="00F41897">
        <w:t xml:space="preserve">ecnología denominada Netflow </w:t>
      </w:r>
      <w:r>
        <w:t xml:space="preserve">se basa en la identificación de </w:t>
      </w:r>
      <w:r w:rsidR="0050417E">
        <w:t xml:space="preserve">los </w:t>
      </w:r>
      <w:r>
        <w:t>flujos</w:t>
      </w:r>
      <w:r w:rsidR="002E051C">
        <w:t xml:space="preserve"> </w:t>
      </w:r>
      <w:r w:rsidR="00D63764">
        <w:t>establecidos</w:t>
      </w:r>
      <w:r w:rsidR="0050417E">
        <w:t xml:space="preserve"> entre disti</w:t>
      </w:r>
      <w:r w:rsidR="00F41897">
        <w:t>n</w:t>
      </w:r>
      <w:r w:rsidR="0050417E">
        <w:t xml:space="preserve">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2360ED20" w:rsidR="0050417E" w:rsidRDefault="0050417E" w:rsidP="00614C99">
      <w:r>
        <w:t>Un flujo de datos se caracteriza por la combinación de diversos atributos en un inter</w:t>
      </w:r>
      <w:r w:rsidR="00F41897">
        <w:t xml:space="preserve">valo de tiempo. Estos últimos </w:t>
      </w:r>
      <w:r>
        <w:t>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val="es-ES"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9">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2F885918" w:rsidR="0050417E" w:rsidRDefault="0050417E" w:rsidP="0050417E">
      <w:pPr>
        <w:pStyle w:val="Epgrafe"/>
        <w:rPr>
          <w:b/>
          <w:i/>
          <w:sz w:val="20"/>
        </w:rPr>
      </w:pPr>
      <w:bookmarkStart w:id="49" w:name="_Toc534398443"/>
      <w:r w:rsidRPr="0050417E">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1</w:t>
      </w:r>
      <w:r w:rsidR="009E39AE">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53D6F9C3" w:rsidR="0050417E" w:rsidRDefault="00716D45" w:rsidP="0050417E">
      <w:r>
        <w:lastRenderedPageBreak/>
        <w:t>Cuando un router identifica un nuevo flujo, Netflow lo guarda junto a la interf</w:t>
      </w:r>
      <w:r w:rsidR="00F41897">
        <w:t>az de salida asociada al flujo. E</w:t>
      </w:r>
      <w:r>
        <w:t xml:space="preserve">sto hace que no sea necesario realizar consultas de encaminamiento para paquetes posteriores correspondientes al </w:t>
      </w:r>
      <w:r w:rsidR="00F41897">
        <w:t xml:space="preserve">flujo, y que se consiga </w:t>
      </w:r>
      <w:r>
        <w:t>disminuir el coste computacional que implica</w:t>
      </w:r>
      <w:r w:rsidR="00F41897">
        <w:t>n</w:t>
      </w:r>
      <w:r>
        <w:t xml:space="preserve"> las consultas a las tablas de encaminamiento.</w:t>
      </w:r>
    </w:p>
    <w:p w14:paraId="41AE90CD" w14:textId="2829FDB2" w:rsidR="00092335" w:rsidRDefault="00716D45" w:rsidP="0050417E">
      <w:r>
        <w:t>Una g</w:t>
      </w:r>
      <w:r w:rsidR="00F41897">
        <w:t xml:space="preserve">ran ventaja que provee esta característica es la posibilidad de </w:t>
      </w:r>
      <w:r>
        <w:t>realizar mediciones y caracterizaciones del tráfico cursante en tiempo real.</w:t>
      </w:r>
    </w:p>
    <w:p w14:paraId="17DCE240" w14:textId="6DF64E62" w:rsidR="00716D45" w:rsidRPr="0050417E" w:rsidRDefault="00092335" w:rsidP="0050417E">
      <w:r>
        <w:t>Netflow es usado comu</w:t>
      </w:r>
      <w:r w:rsidR="00F41897">
        <w:t>n</w:t>
      </w:r>
      <w:r>
        <w:t>mente para realizar análisis de la calidad del servicio a través de definiciones de métricas.</w:t>
      </w:r>
      <w:r>
        <w:tab/>
      </w:r>
      <w:r w:rsidR="00716D45">
        <w:t xml:space="preserve"> </w:t>
      </w:r>
    </w:p>
    <w:p w14:paraId="7DFE7D2E" w14:textId="1D29F2B3" w:rsidR="003903D3" w:rsidRPr="00A270BF" w:rsidRDefault="00092335" w:rsidP="00A270BF">
      <w:pPr>
        <w:pStyle w:val="Ttulo2"/>
        <w:numPr>
          <w:ilvl w:val="1"/>
          <w:numId w:val="3"/>
        </w:numPr>
        <w:rPr>
          <w:lang w:val="es-ES_tradnl"/>
        </w:rPr>
      </w:pPr>
      <w:bookmarkStart w:id="50" w:name="_Toc534398898"/>
      <w:r>
        <w:rPr>
          <w:lang w:val="es-ES_tradnl"/>
        </w:rPr>
        <w:t>DPI</w:t>
      </w:r>
      <w:bookmarkEnd w:id="50"/>
    </w:p>
    <w:p w14:paraId="5145396E" w14:textId="6D50827C" w:rsidR="005C5D3B" w:rsidRDefault="00007154" w:rsidP="003903D3">
      <w:r>
        <w:t>Las primeras técnicas usadas para la identificación y clasificación de flujos de red estaban basadas</w:t>
      </w:r>
      <w:r w:rsidR="00F41897">
        <w:t>,</w:t>
      </w:r>
      <w:r>
        <w:t xml:space="preserve">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val="es-ES"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40">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147831B2" w:rsidR="00B3469B" w:rsidRPr="00B3469B" w:rsidRDefault="00B3469B" w:rsidP="00B3469B">
      <w:pPr>
        <w:pStyle w:val="Epgrafe"/>
        <w:rPr>
          <w:b/>
          <w:i/>
          <w:sz w:val="20"/>
        </w:rPr>
      </w:pPr>
      <w:bookmarkStart w:id="51" w:name="_Toc534398444"/>
      <w:r w:rsidRPr="00B3469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2</w:t>
      </w:r>
      <w:r w:rsidR="009E39AE">
        <w:rPr>
          <w:b/>
          <w:i/>
          <w:sz w:val="20"/>
        </w:rPr>
        <w:fldChar w:fldCharType="end"/>
      </w:r>
      <w:r w:rsidRPr="00B3469B">
        <w:rPr>
          <w:b/>
          <w:i/>
          <w:sz w:val="20"/>
        </w:rPr>
        <w:t xml:space="preserve"> Tráfico tunelado.</w:t>
      </w:r>
      <w:bookmarkEnd w:id="51"/>
    </w:p>
    <w:p w14:paraId="17F1713F" w14:textId="5B1D3F07"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rsidR="00F41897">
        <w:t>,</w:t>
      </w:r>
      <w:r>
        <w:t xml:space="preserve"> menos del 30% del tráfico es clasificado correctamente haciendo uso de </w:t>
      </w:r>
      <w:r w:rsidR="00F41897">
        <w:t xml:space="preserve">la </w:t>
      </w:r>
      <w:r>
        <w:t>identificación ba</w:t>
      </w:r>
      <w:r w:rsidR="00FA0E1A">
        <w:t>sada en puertos. Debido a esto, los sistemas han reemplazado la metodología basada en puertos por la inspección profunda de paquetes, consiguiendo así</w:t>
      </w:r>
      <w:r w:rsidR="00F41897">
        <w:t xml:space="preserve"> una gran mejora de</w:t>
      </w:r>
      <w:r w:rsidR="00FA0E1A">
        <w:t xml:space="preserve">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val="es-ES"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1">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21BC0115" w:rsidR="00EE4A7E" w:rsidRDefault="00372EB1" w:rsidP="00372EB1">
      <w:pPr>
        <w:pStyle w:val="Epgrafe"/>
        <w:rPr>
          <w:b/>
          <w:i/>
          <w:sz w:val="20"/>
        </w:rPr>
      </w:pPr>
      <w:bookmarkStart w:id="52" w:name="_Toc534398445"/>
      <w:r w:rsidRPr="00372EB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3</w:t>
      </w:r>
      <w:r w:rsidR="009E39AE">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1335895"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w:t>
      </w:r>
      <w:r w:rsidR="00F41897">
        <w:t xml:space="preserve">a una aplicación en concreto, o </w:t>
      </w:r>
      <w:r>
        <w:t>realizar cobros según el servicio que se esté utilizando.</w:t>
      </w:r>
    </w:p>
    <w:p w14:paraId="2E806EB0" w14:textId="19DA0AC6" w:rsidR="00614C99" w:rsidRPr="00A270BF" w:rsidRDefault="00614C99" w:rsidP="00614C99">
      <w:pPr>
        <w:pStyle w:val="Ttulo2"/>
        <w:numPr>
          <w:ilvl w:val="1"/>
          <w:numId w:val="3"/>
        </w:numPr>
        <w:rPr>
          <w:lang w:val="es-ES_tradnl"/>
        </w:rPr>
      </w:pPr>
      <w:bookmarkStart w:id="53" w:name="_Toc534398899"/>
      <w:r>
        <w:rPr>
          <w:lang w:val="es-ES_tradnl"/>
        </w:rPr>
        <w:lastRenderedPageBreak/>
        <w:t>nDPI</w:t>
      </w:r>
      <w:bookmarkEnd w:id="53"/>
    </w:p>
    <w:p w14:paraId="3E6CA223" w14:textId="5CDBFBB6" w:rsidR="00386723" w:rsidRDefault="00822687" w:rsidP="003903D3">
      <w:r>
        <w:t>Como ya se mencionó</w:t>
      </w:r>
      <w:r w:rsidR="00386723">
        <w:t xml:space="preserve"> anteriormente</w:t>
      </w:r>
      <w:r w:rsidR="00F41897">
        <w:t>,</w:t>
      </w:r>
      <w:r w:rsidR="00386723">
        <w:t xml:space="preserv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38C875A5"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como añadir nuevos protocolos para que sean identificados en el flujo de red.</w:t>
      </w:r>
    </w:p>
    <w:p w14:paraId="71F818C9" w14:textId="77777777" w:rsidR="00822687" w:rsidRDefault="00822687" w:rsidP="00822687">
      <w:pPr>
        <w:keepNext/>
        <w:jc w:val="center"/>
      </w:pPr>
      <w:r>
        <w:rPr>
          <w:noProof/>
          <w:lang w:val="es-ES"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53000" cy="1190625"/>
                    </a:xfrm>
                    <a:prstGeom prst="rect">
                      <a:avLst/>
                    </a:prstGeom>
                  </pic:spPr>
                </pic:pic>
              </a:graphicData>
            </a:graphic>
          </wp:inline>
        </w:drawing>
      </w:r>
    </w:p>
    <w:p w14:paraId="50C35F24" w14:textId="76B7189C" w:rsidR="00822687" w:rsidRDefault="00822687" w:rsidP="00822687">
      <w:pPr>
        <w:pStyle w:val="Epgrafe"/>
        <w:rPr>
          <w:b/>
          <w:i/>
          <w:sz w:val="20"/>
        </w:rPr>
      </w:pPr>
      <w:bookmarkStart w:id="54" w:name="_Toc534398446"/>
      <w:r w:rsidRPr="00822687">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4</w:t>
      </w:r>
      <w:r w:rsidR="009E39AE">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4"/>
    </w:p>
    <w:p w14:paraId="34FC2E54" w14:textId="61AEC1D8" w:rsidR="00822687" w:rsidRDefault="00CD11BA" w:rsidP="00822687">
      <w:r>
        <w:t xml:space="preserve">Debido a que acualment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60F12CF2" w:rsidR="00382D59" w:rsidRDefault="00382D59" w:rsidP="00822687">
      <w:r>
        <w:t xml:space="preserve">La librería nDPI implementa el algoritmo de </w:t>
      </w:r>
      <w:r w:rsidRPr="00382D59">
        <w:rPr>
          <w:b/>
          <w:i/>
        </w:rPr>
        <w:t>Aho-Corasick</w:t>
      </w:r>
      <w:r>
        <w:rPr>
          <w:b/>
          <w:i/>
        </w:rPr>
        <w:t xml:space="preserve"> </w:t>
      </w:r>
      <w:r>
        <w:t>para encontra</w:t>
      </w:r>
      <w:r w:rsidR="00CD1A0F">
        <w:t>r patrones dentro de un texto c</w:t>
      </w:r>
      <w:r>
        <w:t xml:space="preserve">on el fin de ser eficiente a la hora de analizar la carga últil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val="es-ES"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3">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537A98E8" w:rsidR="00021084" w:rsidRPr="00021084" w:rsidRDefault="00021084" w:rsidP="00021084">
      <w:pPr>
        <w:pStyle w:val="Epgrafe"/>
        <w:rPr>
          <w:b/>
          <w:i/>
          <w:sz w:val="20"/>
        </w:rPr>
      </w:pPr>
      <w:bookmarkStart w:id="55" w:name="_Toc534398447"/>
      <w:r w:rsidRPr="00021084">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5</w:t>
      </w:r>
      <w:r w:rsidR="009E39AE">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6938A0C0" w:rsidR="002E26DA" w:rsidRDefault="00622D2E" w:rsidP="00822687">
      <w:r>
        <w:t>La característica más interesante que p</w:t>
      </w:r>
      <w:r w:rsidR="00CD1A0F">
        <w:t>osee este algoritmo es</w:t>
      </w:r>
      <w:r>
        <w:t xml:space="preserve"> la capacidad de poder bu</w:t>
      </w:r>
      <w:r w:rsidR="00CD1A0F">
        <w:t>s</w:t>
      </w:r>
      <w:r>
        <w:t>car patrones de forma simultánea.</w:t>
      </w:r>
    </w:p>
    <w:p w14:paraId="01578ACF" w14:textId="21AF930D" w:rsidR="00622D2E" w:rsidRPr="00822687" w:rsidRDefault="00622D2E" w:rsidP="00822687">
      <w:r>
        <w:t>Es</w:t>
      </w:r>
      <w:r w:rsidR="00CD1A0F">
        <w:t>ta implementación es usada frecuentemente</w:t>
      </w:r>
      <w:r>
        <w:t xml:space="preserve"> en el mund</w:t>
      </w:r>
      <w:r w:rsidR="00CD1A0F">
        <w:t>o de la ciberseguridad, para las bases de datos de virus, por ejemplo.</w:t>
      </w:r>
    </w:p>
    <w:p w14:paraId="1638DCD5" w14:textId="67A90DCC" w:rsidR="00614C99" w:rsidRPr="00614C99" w:rsidRDefault="00614C99" w:rsidP="003903D3">
      <w:pPr>
        <w:pStyle w:val="Ttulo2"/>
        <w:numPr>
          <w:ilvl w:val="1"/>
          <w:numId w:val="3"/>
        </w:numPr>
        <w:rPr>
          <w:lang w:val="es-ES_tradnl"/>
        </w:rPr>
      </w:pPr>
      <w:bookmarkStart w:id="56" w:name="_Toc534398900"/>
      <w:r>
        <w:rPr>
          <w:lang w:val="es-ES_tradnl"/>
        </w:rPr>
        <w:lastRenderedPageBreak/>
        <w:t>wireshark</w:t>
      </w:r>
      <w:bookmarkEnd w:id="56"/>
    </w:p>
    <w:p w14:paraId="34F71EFA" w14:textId="0692B5DC" w:rsidR="00614C99" w:rsidRDefault="008B2CDD" w:rsidP="00614C99">
      <w:r>
        <w:t>Wireshark es un software usado para analizar protocolos y pasos de mensajes. Esta aplicación permite capturar todos los paquetes de una red con el fin de poder identificar problemas de configuración en las redes de comunicación.</w:t>
      </w:r>
    </w:p>
    <w:p w14:paraId="6ECC0549" w14:textId="77777777" w:rsidR="008B2CDD" w:rsidRDefault="008B2CDD" w:rsidP="008B2CDD">
      <w:pPr>
        <w:keepNext/>
        <w:jc w:val="center"/>
      </w:pPr>
      <w:r>
        <w:rPr>
          <w:noProof/>
          <w:lang w:val="es-ES" w:eastAsia="es-ES"/>
          <w14:ligatures w14:val="none"/>
          <w14:cntxtAlts w14:val="0"/>
        </w:rPr>
        <w:drawing>
          <wp:inline distT="0" distB="0" distL="0" distR="0" wp14:anchorId="24982928" wp14:editId="2564B0E6">
            <wp:extent cx="2605178" cy="850965"/>
            <wp:effectExtent l="0" t="0" r="5080" b="6350"/>
            <wp:docPr id="3623" name="Imagen 3623"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EBC936D" w14:textId="5B23352F" w:rsidR="008B2CDD" w:rsidRPr="008B2CDD" w:rsidRDefault="008B2CDD" w:rsidP="008B2CDD">
      <w:pPr>
        <w:pStyle w:val="Epgrafe"/>
        <w:rPr>
          <w:b/>
          <w:i/>
          <w:sz w:val="20"/>
        </w:rPr>
      </w:pPr>
      <w:bookmarkStart w:id="57" w:name="_Toc534398448"/>
      <w:r w:rsidRPr="008B2CDD">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6</w:t>
      </w:r>
      <w:r w:rsidR="009E39AE">
        <w:rPr>
          <w:b/>
          <w:i/>
          <w:sz w:val="20"/>
        </w:rPr>
        <w:fldChar w:fldCharType="end"/>
      </w:r>
      <w:r w:rsidRPr="008B2CDD">
        <w:rPr>
          <w:b/>
          <w:i/>
          <w:sz w:val="20"/>
        </w:rPr>
        <w:t xml:space="preserve"> Logo de wireshark.</w:t>
      </w:r>
      <w:bookmarkEnd w:id="57"/>
    </w:p>
    <w:p w14:paraId="45577799" w14:textId="476A293B" w:rsidR="008B2CDD" w:rsidRPr="00A270BF" w:rsidRDefault="008B2CDD" w:rsidP="00614C99">
      <w:r>
        <w:t>Esta aplicación ha tenido gran importancia en el estudio realizado, puesto que ha sido utilizada para capturar el tráfico que será usado como entrada al sistema desarrollado.</w:t>
      </w:r>
    </w:p>
    <w:p w14:paraId="0AAB9EB8" w14:textId="77777777" w:rsidR="00614C99" w:rsidRDefault="00614C99" w:rsidP="003903D3"/>
    <w:p w14:paraId="2FDCCB67" w14:textId="5B832E2A" w:rsidR="00614C99" w:rsidRDefault="00614C99" w:rsidP="00614C99">
      <w:pPr>
        <w:pStyle w:val="Ttulo2"/>
        <w:numPr>
          <w:ilvl w:val="1"/>
          <w:numId w:val="3"/>
        </w:numPr>
        <w:rPr>
          <w:lang w:val="es-ES_tradnl"/>
        </w:rPr>
      </w:pPr>
      <w:bookmarkStart w:id="58" w:name="_Toc534398901"/>
      <w:r>
        <w:rPr>
          <w:lang w:val="es-ES_tradnl"/>
        </w:rPr>
        <w:t>Integración de nDPI con wireshark</w:t>
      </w:r>
      <w:bookmarkEnd w:id="58"/>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val="es-ES"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2130" cy="2326640"/>
                    </a:xfrm>
                    <a:prstGeom prst="rect">
                      <a:avLst/>
                    </a:prstGeom>
                  </pic:spPr>
                </pic:pic>
              </a:graphicData>
            </a:graphic>
          </wp:inline>
        </w:drawing>
      </w:r>
    </w:p>
    <w:p w14:paraId="14A36BA3" w14:textId="52099CFD" w:rsidR="00E67D32" w:rsidRPr="00E67D32" w:rsidRDefault="00E67D32" w:rsidP="00E67D32">
      <w:pPr>
        <w:pStyle w:val="Epgrafe"/>
        <w:rPr>
          <w:b/>
          <w:i/>
          <w:sz w:val="20"/>
        </w:rPr>
      </w:pPr>
      <w:bookmarkStart w:id="59" w:name="_Toc534398449"/>
      <w:r w:rsidRPr="00E67D3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7</w:t>
      </w:r>
      <w:r w:rsidR="009E39AE">
        <w:rPr>
          <w:b/>
          <w:i/>
          <w:sz w:val="20"/>
        </w:rPr>
        <w:fldChar w:fldCharType="end"/>
      </w:r>
      <w:r w:rsidRPr="00E67D32">
        <w:rPr>
          <w:b/>
          <w:i/>
          <w:sz w:val="20"/>
        </w:rPr>
        <w:t xml:space="preserve"> Captura de paquetes con wirehsark y nDPI.</w:t>
      </w:r>
      <w:bookmarkEnd w:id="59"/>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55644C55" w:rsidR="00416CBD" w:rsidRDefault="00416CBD" w:rsidP="00783EC3">
      <w:r>
        <w:t xml:space="preserve">Este plugin también </w:t>
      </w:r>
      <w:r w:rsidR="000B0BB7">
        <w:t>posibilita el llevar a cabo</w:t>
      </w:r>
      <w:r>
        <w:t xml:space="preserve">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val="es-ES"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43400" cy="3505200"/>
                    </a:xfrm>
                    <a:prstGeom prst="rect">
                      <a:avLst/>
                    </a:prstGeom>
                  </pic:spPr>
                </pic:pic>
              </a:graphicData>
            </a:graphic>
          </wp:inline>
        </w:drawing>
      </w:r>
    </w:p>
    <w:p w14:paraId="375B7E0F" w14:textId="60A2FB03" w:rsidR="00416CBD" w:rsidRPr="005A0F89" w:rsidRDefault="005A0F89" w:rsidP="005A0F89">
      <w:pPr>
        <w:pStyle w:val="Epgrafe"/>
        <w:rPr>
          <w:b/>
          <w:i/>
          <w:sz w:val="20"/>
        </w:rPr>
      </w:pPr>
      <w:bookmarkStart w:id="60" w:name="_Toc534398450"/>
      <w:r w:rsidRPr="005A0F89">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8</w:t>
      </w:r>
      <w:r w:rsidR="009E39AE">
        <w:rPr>
          <w:b/>
          <w:i/>
          <w:sz w:val="20"/>
        </w:rPr>
        <w:fldChar w:fldCharType="end"/>
      </w:r>
      <w:r w:rsidRPr="005A0F89">
        <w:rPr>
          <w:b/>
          <w:i/>
          <w:sz w:val="20"/>
        </w:rPr>
        <w:t xml:space="preserve"> certificados SSL.</w:t>
      </w:r>
      <w:bookmarkEnd w:id="60"/>
    </w:p>
    <w:p w14:paraId="241B3DCB" w14:textId="03D1447B" w:rsidR="00614C99" w:rsidRPr="00614C99" w:rsidRDefault="00614C99" w:rsidP="00614C99">
      <w:pPr>
        <w:pStyle w:val="Ttulo2"/>
        <w:numPr>
          <w:ilvl w:val="1"/>
          <w:numId w:val="3"/>
        </w:numPr>
        <w:rPr>
          <w:lang w:val="es-ES_tradnl"/>
        </w:rPr>
      </w:pPr>
      <w:bookmarkStart w:id="61" w:name="_Toc534398902"/>
      <w:r>
        <w:rPr>
          <w:lang w:val="es-ES_tradnl"/>
        </w:rPr>
        <w:t>Recolector nProbe</w:t>
      </w:r>
      <w:bookmarkEnd w:id="61"/>
    </w:p>
    <w:p w14:paraId="71FE1B45" w14:textId="4DFF3F6E" w:rsidR="00CD77DC" w:rsidRDefault="00CD77DC" w:rsidP="00614C99">
      <w:r>
        <w:t>nProbe es una son</w:t>
      </w:r>
      <w:r w:rsidR="000B0BB7">
        <w:t>da NetFlow v5/v9 IPFIX que reco</w:t>
      </w:r>
      <w:r>
        <w:t>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val="es-ES"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7">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5B2C54F3" w:rsidR="00614C99" w:rsidRPr="00205FF3" w:rsidRDefault="00205FF3" w:rsidP="00205FF3">
      <w:pPr>
        <w:pStyle w:val="Epgrafe"/>
        <w:rPr>
          <w:b/>
          <w:i/>
          <w:sz w:val="20"/>
        </w:rPr>
      </w:pPr>
      <w:bookmarkStart w:id="62" w:name="_Toc534398451"/>
      <w:r w:rsidRPr="00205FF3">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9</w:t>
      </w:r>
      <w:r w:rsidR="009E39AE">
        <w:rPr>
          <w:b/>
          <w:i/>
          <w:sz w:val="20"/>
        </w:rPr>
        <w:fldChar w:fldCharType="end"/>
      </w:r>
      <w:r w:rsidRPr="00205FF3">
        <w:rPr>
          <w:b/>
          <w:i/>
          <w:sz w:val="20"/>
        </w:rPr>
        <w:t xml:space="preserve"> Uso de nProbe.</w:t>
      </w:r>
      <w:bookmarkEnd w:id="62"/>
    </w:p>
    <w:p w14:paraId="1001B776" w14:textId="4F42A32B" w:rsidR="00CD77DC" w:rsidRDefault="00205FF3" w:rsidP="00614C99">
      <w:r>
        <w:t>La gran ventaja del uso de nProbe es</w:t>
      </w:r>
      <w:r w:rsidR="0022395B">
        <w:t xml:space="preserve"> que ofrece</w:t>
      </w:r>
      <w:r>
        <w:t xml:space="preserve"> la posibilidad de exportar la información que </w:t>
      </w:r>
      <w:r w:rsidR="0022395B">
        <w:t xml:space="preserve">se </w:t>
      </w:r>
      <w:r>
        <w:t>desee. Además</w:t>
      </w:r>
      <w:r w:rsidR="0022395B">
        <w:t>,</w:t>
      </w:r>
      <w:r>
        <w:t xml:space="preserve">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4398903"/>
      <w:r>
        <w:t>Sistema</w:t>
      </w:r>
      <w:bookmarkEnd w:id="63"/>
    </w:p>
    <w:p w14:paraId="3A3FEEB6" w14:textId="694E9778" w:rsidR="0088682F" w:rsidRPr="00A270BF" w:rsidRDefault="004E31A8" w:rsidP="004E31A8">
      <w:pPr>
        <w:jc w:val="right"/>
      </w:pPr>
      <w:r w:rsidRPr="00A270BF">
        <w:rPr>
          <w:noProof/>
          <w:lang w:val="es-ES"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AD7697" w:rsidRPr="0088682F" w:rsidRDefault="00AD7697"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8"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9"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0"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1"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2"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3"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4"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AD7697" w:rsidRPr="003533F5" w:rsidRDefault="00AD7697"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AD7697" w:rsidRPr="003533F5" w:rsidRDefault="00AD7697"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AD7697" w:rsidRPr="0088682F" w:rsidRDefault="00AD7697"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5"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6"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7"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8"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9"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60"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1"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AD7697" w:rsidRPr="003533F5" w:rsidRDefault="00AD7697"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AD7697" w:rsidRPr="003533F5" w:rsidRDefault="00AD7697"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8D08CA6" w:rsidR="0088682F" w:rsidRDefault="001C71D3" w:rsidP="0088682F">
      <w:pPr>
        <w:pStyle w:val="Ttulo2"/>
        <w:numPr>
          <w:ilvl w:val="1"/>
          <w:numId w:val="3"/>
        </w:numPr>
        <w:rPr>
          <w:lang w:val="es-ES_tradnl"/>
        </w:rPr>
      </w:pPr>
      <w:bookmarkStart w:id="64" w:name="_Toc534398904"/>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2">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bookmarkEnd w:id="64"/>
    </w:p>
    <w:p w14:paraId="6BECC234" w14:textId="1393342C" w:rsidR="001C71D3" w:rsidRPr="000928D6" w:rsidRDefault="001C71D3" w:rsidP="000928D6">
      <w:pPr>
        <w:tabs>
          <w:tab w:val="clear" w:pos="8789"/>
          <w:tab w:val="left" w:pos="7126"/>
        </w:tabs>
        <w:rPr>
          <w:sz w:val="18"/>
        </w:rPr>
      </w:pPr>
      <w:r>
        <w:rPr>
          <w:noProof/>
          <w:lang w:val="es-ES"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2560FA85" w:rsidR="00AD7697" w:rsidRPr="004064DF" w:rsidRDefault="00AD7697" w:rsidP="001C71D3">
                            <w:pPr>
                              <w:pStyle w:val="Epgrafe"/>
                              <w:rPr>
                                <w:b/>
                                <w:i/>
                                <w:sz w:val="20"/>
                              </w:rPr>
                            </w:pPr>
                            <w:bookmarkStart w:id="65" w:name="_Toc532583452"/>
                            <w:bookmarkStart w:id="66" w:name="_Toc53439845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361ED4">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361ED4">
                              <w:rPr>
                                <w:b/>
                                <w:i/>
                                <w:noProof/>
                                <w:sz w:val="20"/>
                              </w:rPr>
                              <w:t>1</w:t>
                            </w:r>
                            <w:r>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2560FA85" w:rsidR="00AD7697" w:rsidRPr="004064DF" w:rsidRDefault="00AD7697" w:rsidP="001C71D3">
                      <w:pPr>
                        <w:pStyle w:val="Epgrafe"/>
                        <w:rPr>
                          <w:b/>
                          <w:i/>
                          <w:sz w:val="20"/>
                        </w:rPr>
                      </w:pPr>
                      <w:bookmarkStart w:id="67" w:name="_Toc532583452"/>
                      <w:bookmarkStart w:id="68" w:name="_Toc53439845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361ED4">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361ED4">
                        <w:rPr>
                          <w:b/>
                          <w:i/>
                          <w:noProof/>
                          <w:sz w:val="20"/>
                        </w:rPr>
                        <w:t>1</w:t>
                      </w:r>
                      <w:r>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39F90F0C" w:rsidR="005A0F89" w:rsidRDefault="00E8797F" w:rsidP="004064DF">
      <w:pPr>
        <w:tabs>
          <w:tab w:val="clear" w:pos="8789"/>
          <w:tab w:val="left" w:pos="7126"/>
        </w:tabs>
        <w:jc w:val="left"/>
      </w:pPr>
      <w:r>
        <w:t>Debido a la complejidad que</w:t>
      </w:r>
      <w:r w:rsidR="00663D6F">
        <w:t xml:space="preserve"> posee el sistema desarrollado este </w:t>
      </w:r>
      <w:r>
        <w:t>pu</w:t>
      </w:r>
      <w:r w:rsidR="00663D6F">
        <w:t>ede ser descompuesto en 4 fases para una mejor comprensión del mismo:</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2F602595" w:rsidR="00E8797F" w:rsidRDefault="00E8797F" w:rsidP="00123E4E">
      <w:pPr>
        <w:pStyle w:val="Prrafodelista"/>
        <w:numPr>
          <w:ilvl w:val="0"/>
          <w:numId w:val="10"/>
        </w:numPr>
        <w:tabs>
          <w:tab w:val="clear" w:pos="8789"/>
          <w:tab w:val="left" w:pos="7126"/>
        </w:tabs>
        <w:jc w:val="left"/>
      </w:pPr>
      <w:r>
        <w:t>Y</w:t>
      </w:r>
      <w:r w:rsidR="00663D6F">
        <w:t>,</w:t>
      </w:r>
      <w:r>
        <w:t xml:space="preserve"> por último</w:t>
      </w:r>
      <w:r w:rsidR="00663D6F">
        <w:t>,</w:t>
      </w:r>
      <w:r>
        <w:t xml:space="preserve"> la exportación final del tratamiento de los datos.</w:t>
      </w:r>
    </w:p>
    <w:p w14:paraId="65A6D53E" w14:textId="168E9B39" w:rsidR="00BC41B8" w:rsidRDefault="00BC41B8" w:rsidP="00BC41B8">
      <w:pPr>
        <w:pStyle w:val="Ttulo2"/>
        <w:numPr>
          <w:ilvl w:val="1"/>
          <w:numId w:val="3"/>
        </w:numPr>
        <w:rPr>
          <w:lang w:val="es-ES_tradnl"/>
        </w:rPr>
      </w:pPr>
      <w:bookmarkStart w:id="69" w:name="_Toc534398905"/>
      <w:r>
        <w:rPr>
          <w:lang w:val="es-ES_tradnl"/>
        </w:rPr>
        <w:lastRenderedPageBreak/>
        <w:t>Fase 1: Obtención del tráfico</w:t>
      </w:r>
      <w:bookmarkEnd w:id="69"/>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6DD9FB22" w:rsidR="004064DF" w:rsidRDefault="0042403B" w:rsidP="0042403B">
      <w:pPr>
        <w:tabs>
          <w:tab w:val="clear" w:pos="8789"/>
          <w:tab w:val="left" w:pos="7126"/>
        </w:tabs>
        <w:jc w:val="left"/>
      </w:pPr>
      <w:r>
        <w:t>Estos archivos son enviados a un segundo equipo ubicado en una red externa, puesto que si procesaramos la información en el mismo equipo, podríamos sobrecargarlo y no conseguir el fin deseado.</w:t>
      </w:r>
    </w:p>
    <w:p w14:paraId="65A0F202" w14:textId="3879EE47" w:rsidR="00020607" w:rsidRPr="00020607" w:rsidRDefault="00663D6F" w:rsidP="0042403B">
      <w:pPr>
        <w:tabs>
          <w:tab w:val="clear" w:pos="8789"/>
          <w:tab w:val="left" w:pos="7126"/>
        </w:tabs>
        <w:jc w:val="left"/>
      </w:pPr>
      <w:r>
        <w:t xml:space="preserve">Es muy importante que el </w:t>
      </w:r>
      <w:r w:rsidR="00020607">
        <w:t>en</w:t>
      </w:r>
      <w:r>
        <w:t>vío de los archivos de capturas</w:t>
      </w:r>
      <w:r w:rsidR="00020607">
        <w:t xml:space="preserve"> se realice a través de un medio seguro como es</w:t>
      </w:r>
      <w:r w:rsidR="00A80770">
        <w:t>,</w:t>
      </w:r>
      <w:r w:rsidR="00020607">
        <w:t xml:space="preserve"> por ejemplo</w:t>
      </w:r>
      <w:r w:rsidR="00A80770">
        <w:t>,</w:t>
      </w:r>
      <w:r w:rsidR="00020607">
        <w:t xml:space="preserve"> </w:t>
      </w:r>
      <w:r w:rsidR="00020607">
        <w:rPr>
          <w:b/>
        </w:rPr>
        <w:t xml:space="preserve">SCP </w:t>
      </w:r>
      <w:r w:rsidR="00020607">
        <w:rPr>
          <w:b/>
        </w:rPr>
        <w:fldChar w:fldCharType="begin" w:fldLock="1"/>
      </w:r>
      <w:r w:rsidR="00020607">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sidR="00020607">
        <w:rPr>
          <w:b/>
        </w:rPr>
        <w:fldChar w:fldCharType="separate"/>
      </w:r>
      <w:r w:rsidR="00020607" w:rsidRPr="00020607">
        <w:rPr>
          <w:noProof/>
        </w:rPr>
        <w:t>[31]</w:t>
      </w:r>
      <w:r w:rsidR="00020607">
        <w:rPr>
          <w:b/>
        </w:rPr>
        <w:fldChar w:fldCharType="end"/>
      </w:r>
      <w:r w:rsidR="00020607">
        <w:t xml:space="preserve">. </w:t>
      </w:r>
      <w:r>
        <w:t>Este</w:t>
      </w:r>
      <w:r w:rsidR="00020607">
        <w:t xml:space="preserve"> permite</w:t>
      </w:r>
      <w:r w:rsidR="00A80770">
        <w:t xml:space="preserve"> realizar</w:t>
      </w:r>
      <w:r w:rsidR="00020607">
        <w:t xml:space="preserve"> transferencias seguras de ficheros a través de </w:t>
      </w:r>
      <w:r w:rsidR="00020607" w:rsidRPr="00020607">
        <w:rPr>
          <w:b/>
        </w:rPr>
        <w:t>SSH</w:t>
      </w:r>
      <w:r w:rsidR="00020607">
        <w:rPr>
          <w:b/>
        </w:rPr>
        <w:t xml:space="preserve"> </w:t>
      </w:r>
      <w:r w:rsidR="00020607">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sidR="00020607">
        <w:rPr>
          <w:b/>
        </w:rPr>
        <w:fldChar w:fldCharType="separate"/>
      </w:r>
      <w:r w:rsidR="00020607" w:rsidRPr="00020607">
        <w:rPr>
          <w:noProof/>
        </w:rPr>
        <w:t>[32]</w:t>
      </w:r>
      <w:r w:rsidR="00020607">
        <w:rPr>
          <w:b/>
        </w:rPr>
        <w:fldChar w:fldCharType="end"/>
      </w:r>
      <w:r w:rsidR="00020607">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5D04A8C" w:rsidR="00545F81" w:rsidRDefault="00545F81" w:rsidP="00545F81">
      <w:pPr>
        <w:pStyle w:val="Ttulo2"/>
        <w:numPr>
          <w:ilvl w:val="1"/>
          <w:numId w:val="3"/>
        </w:numPr>
        <w:rPr>
          <w:lang w:val="es-ES_tradnl"/>
        </w:rPr>
      </w:pPr>
      <w:bookmarkStart w:id="70" w:name="_Toc534398906"/>
      <w:r>
        <w:rPr>
          <w:lang w:val="es-ES_tradnl"/>
        </w:rPr>
        <w:t>Fase 2: Exportación del tráfico en formato IPFIX</w:t>
      </w:r>
      <w:bookmarkEnd w:id="70"/>
    </w:p>
    <w:p w14:paraId="2BA0D966" w14:textId="43155AC2"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rsidR="00A80770">
        <w:t>n estos ficheros como entrada a nProbe</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val="es-ES"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792CF63" w:rsidR="00AD7697" w:rsidRPr="002E705C" w:rsidRDefault="00AD7697" w:rsidP="002E705C">
                            <w:pPr>
                              <w:pStyle w:val="Epgrafe"/>
                              <w:rPr>
                                <w:b/>
                                <w:i/>
                                <w:sz w:val="20"/>
                              </w:rPr>
                            </w:pPr>
                            <w:bookmarkStart w:id="71" w:name="_Toc532583453"/>
                            <w:bookmarkStart w:id="72" w:name="_Toc53439845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361ED4">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361ED4">
                              <w:rPr>
                                <w:b/>
                                <w:i/>
                                <w:noProof/>
                                <w:sz w:val="20"/>
                              </w:rPr>
                              <w:t>2</w:t>
                            </w:r>
                            <w:r>
                              <w:rPr>
                                <w:b/>
                                <w:i/>
                                <w:sz w:val="20"/>
                              </w:rPr>
                              <w:fldChar w:fldCharType="end"/>
                            </w:r>
                            <w:r w:rsidRPr="002E705C">
                              <w:rPr>
                                <w:b/>
                                <w:i/>
                                <w:sz w:val="20"/>
                              </w:rPr>
                              <w:t xml:space="preserve"> Ejemplo de exportación con nProbe.</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7792CF63" w:rsidR="00AD7697" w:rsidRPr="002E705C" w:rsidRDefault="00AD7697" w:rsidP="002E705C">
                      <w:pPr>
                        <w:pStyle w:val="Epgrafe"/>
                        <w:rPr>
                          <w:b/>
                          <w:i/>
                          <w:sz w:val="20"/>
                        </w:rPr>
                      </w:pPr>
                      <w:bookmarkStart w:id="73" w:name="_Toc532583453"/>
                      <w:bookmarkStart w:id="74" w:name="_Toc53439845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361ED4">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361ED4">
                        <w:rPr>
                          <w:b/>
                          <w:i/>
                          <w:noProof/>
                          <w:sz w:val="20"/>
                        </w:rPr>
                        <w:t>2</w:t>
                      </w:r>
                      <w:r>
                        <w:rPr>
                          <w:b/>
                          <w:i/>
                          <w:sz w:val="20"/>
                        </w:rPr>
                        <w:fldChar w:fldCharType="end"/>
                      </w:r>
                      <w:r w:rsidRPr="002E705C">
                        <w:rPr>
                          <w:b/>
                          <w:i/>
                          <w:sz w:val="20"/>
                        </w:rPr>
                        <w:t xml:space="preserve"> Ejemplo de exportación con nProbe.</w:t>
                      </w:r>
                      <w:bookmarkEnd w:id="73"/>
                      <w:bookmarkEnd w:id="74"/>
                    </w:p>
                  </w:txbxContent>
                </v:textbox>
                <w10:wrap type="square"/>
              </v:shape>
            </w:pict>
          </mc:Fallback>
        </mc:AlternateContent>
      </w:r>
      <w:r>
        <w:rPr>
          <w:noProof/>
          <w:lang w:val="es-ES"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783DBC78" w:rsidR="00C645F3" w:rsidRDefault="00A80770" w:rsidP="004B5B30">
      <w:pPr>
        <w:tabs>
          <w:tab w:val="clear" w:pos="8789"/>
          <w:tab w:val="left" w:pos="7126"/>
        </w:tabs>
        <w:jc w:val="left"/>
      </w:pPr>
      <w:r>
        <w:t>En la siguiente tabla</w:t>
      </w:r>
      <w:r w:rsidR="004B5B30">
        <w:t xml:space="preserv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4398412"/>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4</w:t>
      </w:r>
      <w:r w:rsidR="00C436B8">
        <w:rPr>
          <w:b/>
          <w:i/>
          <w:sz w:val="20"/>
        </w:rPr>
        <w:fldChar w:fldCharType="end"/>
      </w:r>
      <w:r w:rsidRPr="00C645F3">
        <w:rPr>
          <w:b/>
          <w:i/>
          <w:sz w:val="20"/>
        </w:rPr>
        <w:t xml:space="preserve"> Campos exportados con nProbe.</w:t>
      </w:r>
      <w:bookmarkEnd w:id="75"/>
    </w:p>
    <w:p w14:paraId="21CA2DD8" w14:textId="77777777" w:rsidR="00C645F3" w:rsidRDefault="00C645F3" w:rsidP="00545F81">
      <w:pPr>
        <w:tabs>
          <w:tab w:val="clear" w:pos="8789"/>
          <w:tab w:val="left" w:pos="7126"/>
        </w:tabs>
        <w:jc w:val="left"/>
      </w:pPr>
    </w:p>
    <w:p w14:paraId="19A53AB0" w14:textId="425338DD" w:rsidR="006F4192" w:rsidRDefault="004B5B30" w:rsidP="00E764EB">
      <w:pPr>
        <w:tabs>
          <w:tab w:val="clear" w:pos="8789"/>
          <w:tab w:val="left" w:pos="7126"/>
        </w:tabs>
        <w:jc w:val="left"/>
      </w:pPr>
      <w:r>
        <w:t>Como ya se menc</w:t>
      </w:r>
      <w:r w:rsidR="00A80770">
        <w:t>ionó anteriormente, nProbe cuenta con</w:t>
      </w:r>
      <w:r>
        <w:t xml:space="preserve"> muchas funcionalidades y es muy versátil a la hora de exportar la información. Debido a que este estu</w:t>
      </w:r>
      <w:r w:rsidR="00E764EB">
        <w:t>dio solo requier</w:t>
      </w:r>
      <w:r w:rsidR="00A80770">
        <w:t>e de los campos mostra</w:t>
      </w:r>
      <w:r w:rsidR="00E764EB">
        <w:t xml:space="preserve">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val="es-ES"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1057275"/>
                    </a:xfrm>
                    <a:prstGeom prst="rect">
                      <a:avLst/>
                    </a:prstGeom>
                  </pic:spPr>
                </pic:pic>
              </a:graphicData>
            </a:graphic>
          </wp:inline>
        </w:drawing>
      </w:r>
    </w:p>
    <w:p w14:paraId="4ED0C4BD" w14:textId="57790BA2" w:rsidR="006F4192" w:rsidRPr="00E764EB" w:rsidRDefault="00E764EB" w:rsidP="00E764EB">
      <w:pPr>
        <w:pStyle w:val="Epgrafe"/>
        <w:rPr>
          <w:b/>
          <w:i/>
          <w:sz w:val="20"/>
        </w:rPr>
      </w:pPr>
      <w:bookmarkStart w:id="76" w:name="_Toc534398454"/>
      <w:r w:rsidRPr="00E764E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3</w:t>
      </w:r>
      <w:r w:rsidR="009E39AE">
        <w:rPr>
          <w:b/>
          <w:i/>
          <w:sz w:val="20"/>
        </w:rPr>
        <w:fldChar w:fldCharType="end"/>
      </w:r>
      <w:r w:rsidRPr="00E764EB">
        <w:rPr>
          <w:b/>
          <w:i/>
          <w:sz w:val="20"/>
        </w:rPr>
        <w:t xml:space="preserve"> Ejecución nProbe.</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4398413"/>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5</w:t>
      </w:r>
      <w:r w:rsidR="00C436B8">
        <w:rPr>
          <w:b/>
          <w:i/>
          <w:sz w:val="20"/>
        </w:rPr>
        <w:fldChar w:fldCharType="end"/>
      </w:r>
      <w:r w:rsidRPr="00C411ED">
        <w:rPr>
          <w:b/>
          <w:i/>
          <w:sz w:val="20"/>
        </w:rPr>
        <w:t xml:space="preserve"> Descripción de las opciones usadas en nProbe.</w:t>
      </w:r>
      <w:bookmarkEnd w:id="77"/>
    </w:p>
    <w:p w14:paraId="1B04ADA9" w14:textId="447C6B1D" w:rsidR="006F4192" w:rsidRPr="00C411ED" w:rsidRDefault="00C411ED" w:rsidP="00C411ED">
      <w:pPr>
        <w:tabs>
          <w:tab w:val="clear" w:pos="8789"/>
          <w:tab w:val="left" w:pos="7126"/>
        </w:tabs>
        <w:jc w:val="left"/>
      </w:pPr>
      <w:r>
        <w:t xml:space="preserve">Una vez </w:t>
      </w:r>
      <w:r w:rsidR="00A80770">
        <w:t>que nProbe procesa los ficheros de entrada e</w:t>
      </w:r>
      <w:r>
        <w:t xml:space="preserv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74260861" w:rsidR="001F7474" w:rsidRDefault="001F7474" w:rsidP="001F7474">
      <w:pPr>
        <w:pStyle w:val="Ttulo2"/>
        <w:numPr>
          <w:ilvl w:val="1"/>
          <w:numId w:val="3"/>
        </w:numPr>
        <w:rPr>
          <w:lang w:val="es-ES_tradnl"/>
        </w:rPr>
      </w:pPr>
      <w:bookmarkStart w:id="78" w:name="_Toc534398907"/>
      <w:r>
        <w:rPr>
          <w:lang w:val="es-ES_tradnl"/>
        </w:rPr>
        <w:lastRenderedPageBreak/>
        <w:t>Fase 3: Procesamiento de IPFIX</w:t>
      </w:r>
      <w:bookmarkEnd w:id="78"/>
    </w:p>
    <w:p w14:paraId="6C1DB2D5" w14:textId="3B93F285" w:rsidR="00FD2814" w:rsidRDefault="00FD2814" w:rsidP="00FD2814">
      <w:r>
        <w:t xml:space="preserve">Esta etapa es la más importante, debido a que </w:t>
      </w:r>
      <w:r w:rsidR="00A80770">
        <w:t>es la parte central</w:t>
      </w:r>
      <w:r>
        <w:t xml:space="preserve"> del estudio realizado.</w:t>
      </w:r>
      <w:r w:rsidR="00A80770">
        <w:t xml:space="preserve"> Hasta ahora los datos no se habían</w:t>
      </w:r>
      <w:r>
        <w:t xml:space="preserve"> analizado para detectar anomalías en el tráfico de red. Es en esta fase donde se realiza el tratamiento de la información para</w:t>
      </w:r>
      <w:r w:rsidR="008C0D6F">
        <w:t xml:space="preserve"> la posterior toma de decisiones y</w:t>
      </w:r>
      <w:r>
        <w:t xml:space="preserve"> detección de comportamientos anómalos.</w:t>
      </w:r>
    </w:p>
    <w:p w14:paraId="42DD1C98" w14:textId="7FEAC389" w:rsidR="00FD2814" w:rsidRPr="00FD2814" w:rsidRDefault="00FD2814" w:rsidP="00327014">
      <w:pPr>
        <w:pStyle w:val="Ttulo3"/>
        <w:rPr>
          <w:lang w:val="es-ES_tradnl"/>
        </w:rPr>
      </w:pPr>
      <w:bookmarkStart w:id="79" w:name="_Toc534398908"/>
      <w:r>
        <w:t>Lenguaje de programación y librerías</w:t>
      </w:r>
      <w:bookmarkEnd w:id="79"/>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val="es-ES"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6B7481B7" w:rsidR="00F24F1A" w:rsidRPr="00F24F1A" w:rsidRDefault="00F24F1A" w:rsidP="00F24F1A">
      <w:pPr>
        <w:pStyle w:val="Epgrafe"/>
        <w:rPr>
          <w:b/>
          <w:i/>
          <w:sz w:val="20"/>
        </w:rPr>
      </w:pPr>
      <w:bookmarkStart w:id="80" w:name="_Toc534398455"/>
      <w:r w:rsidRPr="00F24F1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4</w:t>
      </w:r>
      <w:r w:rsidR="009E39AE">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70286BD2" w:rsidR="006F4192" w:rsidRDefault="001F7474" w:rsidP="001F7474">
      <w:r>
        <w:t>Además, este lenguaje tiene la posibilidad de usar numerosas</w:t>
      </w:r>
      <w:r w:rsidR="008C0D6F">
        <w:t xml:space="preserve"> y útiles</w:t>
      </w:r>
      <w:r>
        <w:t xml:space="preserve"> librería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Default="00CD7DC2" w:rsidP="00FD2814">
      <w:pPr>
        <w:pStyle w:val="Epgrafe"/>
        <w:rPr>
          <w:b/>
          <w:i/>
          <w:sz w:val="20"/>
        </w:rPr>
      </w:pPr>
      <w:bookmarkStart w:id="81" w:name="_Toc534398414"/>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6</w:t>
      </w:r>
      <w:r w:rsidR="00C436B8">
        <w:rPr>
          <w:b/>
          <w:i/>
          <w:sz w:val="20"/>
        </w:rPr>
        <w:fldChar w:fldCharType="end"/>
      </w:r>
      <w:r w:rsidRPr="00CD7DC2">
        <w:rPr>
          <w:b/>
          <w:i/>
          <w:sz w:val="20"/>
        </w:rPr>
        <w:t xml:space="preserve"> Librerías utilizadas.</w:t>
      </w:r>
      <w:bookmarkEnd w:id="81"/>
    </w:p>
    <w:p w14:paraId="138D59A4" w14:textId="59BD5864" w:rsidR="00CF3FB6" w:rsidRPr="00CF3FB6" w:rsidRDefault="00CF3FB6" w:rsidP="00AC1A2B">
      <w:pPr>
        <w:pStyle w:val="Ttulo3"/>
        <w:rPr>
          <w:lang w:val="es-ES_tradnl"/>
        </w:rPr>
      </w:pPr>
      <w:bookmarkStart w:id="82" w:name="_Toc534398909"/>
      <w:r>
        <w:lastRenderedPageBreak/>
        <w:t>Diseño del sistema</w:t>
      </w:r>
      <w:bookmarkEnd w:id="82"/>
    </w:p>
    <w:p w14:paraId="16C3DE8B" w14:textId="4FF4CCF8" w:rsidR="00FD2814" w:rsidRPr="00FD2814" w:rsidRDefault="00FD2814" w:rsidP="00FD2814">
      <w:r>
        <w:t xml:space="preserve">En la figura </w:t>
      </w:r>
      <w:r w:rsidRPr="00FD2814">
        <w:rPr>
          <w:i/>
        </w:rPr>
        <w:t>4-5</w:t>
      </w:r>
      <w:r>
        <w:t xml:space="preserve"> se muestra el diseño llevado a cabo para la imple</w:t>
      </w:r>
      <w:r w:rsidR="008C0D6F">
        <w:t>me</w:t>
      </w:r>
      <w:r>
        <w:t>ntación del sistema desarrollado.</w:t>
      </w:r>
    </w:p>
    <w:p w14:paraId="2ECC8F46" w14:textId="77777777" w:rsidR="00FD2814" w:rsidRDefault="00FD2814" w:rsidP="00FD2814">
      <w:pPr>
        <w:keepNext/>
        <w:jc w:val="center"/>
      </w:pPr>
      <w:r>
        <w:rPr>
          <w:noProof/>
          <w:lang w:val="es-ES"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6">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41235344" w:rsidR="00FD2814" w:rsidRPr="00FD2814" w:rsidRDefault="00FD2814" w:rsidP="00FD2814">
      <w:pPr>
        <w:pStyle w:val="Epgrafe"/>
        <w:rPr>
          <w:b/>
          <w:i/>
          <w:sz w:val="20"/>
        </w:rPr>
      </w:pPr>
      <w:bookmarkStart w:id="83" w:name="_Toc534398456"/>
      <w:r w:rsidRPr="00FD2814">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5</w:t>
      </w:r>
      <w:r w:rsidR="009E39AE">
        <w:rPr>
          <w:b/>
          <w:i/>
          <w:sz w:val="20"/>
        </w:rPr>
        <w:fldChar w:fldCharType="end"/>
      </w:r>
      <w:r w:rsidRPr="00FD2814">
        <w:rPr>
          <w:b/>
          <w:i/>
          <w:sz w:val="20"/>
        </w:rPr>
        <w:t xml:space="preserve"> Diseño del sistema.</w:t>
      </w:r>
      <w:bookmarkEnd w:id="83"/>
    </w:p>
    <w:p w14:paraId="34AF6A48" w14:textId="3C5AD44B" w:rsidR="004B6111" w:rsidRDefault="004B6111" w:rsidP="004B6111">
      <w:pPr>
        <w:pStyle w:val="Ttulo4"/>
        <w:rPr>
          <w:lang w:val="es-ES_tradnl"/>
        </w:rPr>
      </w:pPr>
      <w:r>
        <w:lastRenderedPageBreak/>
        <w:t>Diseño de los principals componentes del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3794"/>
        <w:gridCol w:w="5694"/>
      </w:tblGrid>
      <w:tr w:rsidR="00C967F4" w14:paraId="6C0CAC67"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94" w:type="dxa"/>
          </w:tcPr>
          <w:p w14:paraId="1907E359" w14:textId="5EF956C5"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w:t>
            </w:r>
            <w:r w:rsidR="008C0D6F">
              <w:t xml:space="preserve"> la comprensión</w:t>
            </w:r>
            <w:r>
              <w:t xml:space="preserve">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C967F4" w14:paraId="04A5848A"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4D9350AA" w14:textId="3C4EAF0E" w:rsidR="00C967F4" w:rsidRDefault="00C967F4" w:rsidP="00C967F4">
            <w:pPr>
              <w:pStyle w:val="Prrafodelista"/>
              <w:tabs>
                <w:tab w:val="clear" w:pos="8789"/>
                <w:tab w:val="left" w:pos="7126"/>
              </w:tabs>
              <w:ind w:left="0"/>
              <w:jc w:val="center"/>
            </w:pPr>
            <w:r>
              <w:t>Parámetro</w:t>
            </w:r>
          </w:p>
        </w:tc>
        <w:tc>
          <w:tcPr>
            <w:tcW w:w="5694" w:type="dxa"/>
          </w:tcPr>
          <w:p w14:paraId="278A6DDD" w14:textId="5078235F" w:rsidR="00C967F4" w:rsidRDefault="00C967F4"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C967F4" w14:paraId="3A156F29"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D7F916E" w14:textId="77777777" w:rsidR="005176CA" w:rsidRDefault="005176CA" w:rsidP="005176CA">
            <w:pPr>
              <w:pStyle w:val="Prrafodelista"/>
              <w:tabs>
                <w:tab w:val="clear" w:pos="8789"/>
                <w:tab w:val="left" w:pos="7126"/>
              </w:tabs>
              <w:ind w:left="0"/>
              <w:jc w:val="center"/>
              <w:rPr>
                <w:b w:val="0"/>
              </w:rPr>
            </w:pPr>
          </w:p>
          <w:p w14:paraId="71FADF0E" w14:textId="77777777" w:rsidR="005176CA" w:rsidRDefault="005176CA" w:rsidP="005176CA">
            <w:pPr>
              <w:pStyle w:val="Prrafodelista"/>
              <w:tabs>
                <w:tab w:val="clear" w:pos="8789"/>
                <w:tab w:val="left" w:pos="7126"/>
              </w:tabs>
              <w:ind w:left="0"/>
              <w:jc w:val="center"/>
              <w:rPr>
                <w:b w:val="0"/>
              </w:rPr>
            </w:pPr>
          </w:p>
          <w:p w14:paraId="5CDA6006" w14:textId="391731F1" w:rsidR="00C967F4" w:rsidRPr="00C967F4" w:rsidRDefault="005176CA" w:rsidP="005176CA">
            <w:pPr>
              <w:pStyle w:val="Prrafodelista"/>
              <w:tabs>
                <w:tab w:val="clear" w:pos="8789"/>
                <w:tab w:val="left" w:pos="7126"/>
              </w:tabs>
              <w:ind w:left="0"/>
              <w:jc w:val="left"/>
              <w:rPr>
                <w:b w:val="0"/>
              </w:rPr>
            </w:pPr>
            <w:r>
              <w:rPr>
                <w:b w:val="0"/>
              </w:rPr>
              <w:t>F</w:t>
            </w:r>
            <w:r w:rsidR="00C967F4" w:rsidRPr="00C967F4">
              <w:rPr>
                <w:b w:val="0"/>
              </w:rPr>
              <w:t>echa</w:t>
            </w:r>
          </w:p>
        </w:tc>
        <w:tc>
          <w:tcPr>
            <w:tcW w:w="5694" w:type="dxa"/>
          </w:tcPr>
          <w:p w14:paraId="47DF2101" w14:textId="32B0F14A" w:rsid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w:t>
            </w:r>
            <w:r w:rsidR="008C0D6F">
              <w:t>ro por defecto es AUTO. E</w:t>
            </w:r>
            <w:r>
              <w:t>n este valor la fecha y hora se asignan automáticamente.</w:t>
            </w:r>
          </w:p>
          <w:p w14:paraId="40A2A15E" w14:textId="54B3B6FB" w:rsidR="005176CA" w:rsidRP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C967F4" w14:paraId="45EA1A6C"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35653D4" w14:textId="41178BD4" w:rsidR="00C967F4" w:rsidRPr="00C967F4" w:rsidRDefault="005176CA" w:rsidP="00E8797F">
            <w:pPr>
              <w:pStyle w:val="Prrafodelista"/>
              <w:tabs>
                <w:tab w:val="clear" w:pos="8789"/>
                <w:tab w:val="left" w:pos="7126"/>
              </w:tabs>
              <w:ind w:left="0"/>
              <w:jc w:val="left"/>
              <w:rPr>
                <w:b w:val="0"/>
              </w:rPr>
            </w:pPr>
            <w:r>
              <w:rPr>
                <w:b w:val="0"/>
              </w:rPr>
              <w:t>U</w:t>
            </w:r>
            <w:r w:rsidR="00C967F4">
              <w:rPr>
                <w:b w:val="0"/>
              </w:rPr>
              <w:t>ser</w:t>
            </w:r>
          </w:p>
        </w:tc>
        <w:tc>
          <w:tcPr>
            <w:tcW w:w="5694" w:type="dxa"/>
          </w:tcPr>
          <w:p w14:paraId="01DAE75A" w14:textId="3E0BF04C" w:rsidR="00C967F4" w:rsidRPr="00C967F4" w:rsidRDefault="005176CA"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C967F4" w14:paraId="70D1D9EC"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3032A4" w14:textId="38375FE5" w:rsidR="00C967F4" w:rsidRDefault="00C967F4" w:rsidP="00E8797F">
            <w:pPr>
              <w:pStyle w:val="Prrafodelista"/>
              <w:tabs>
                <w:tab w:val="clear" w:pos="8789"/>
                <w:tab w:val="left" w:pos="7126"/>
              </w:tabs>
              <w:ind w:left="0"/>
              <w:jc w:val="left"/>
              <w:rPr>
                <w:b w:val="0"/>
              </w:rPr>
            </w:pPr>
            <w:r>
              <w:rPr>
                <w:b w:val="0"/>
              </w:rPr>
              <w:t>Password</w:t>
            </w:r>
          </w:p>
        </w:tc>
        <w:tc>
          <w:tcPr>
            <w:tcW w:w="5694" w:type="dxa"/>
          </w:tcPr>
          <w:p w14:paraId="5513B9F5" w14:textId="328B9B41" w:rsidR="00C967F4" w:rsidRPr="00C967F4" w:rsidRDefault="005D044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C967F4" w14:paraId="78B8C8E5"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1C2CF2A" w14:textId="6C9F95C2" w:rsidR="00C967F4" w:rsidRDefault="00C967F4" w:rsidP="00E8797F">
            <w:pPr>
              <w:pStyle w:val="Prrafodelista"/>
              <w:tabs>
                <w:tab w:val="clear" w:pos="8789"/>
                <w:tab w:val="left" w:pos="7126"/>
              </w:tabs>
              <w:ind w:left="0"/>
              <w:jc w:val="left"/>
              <w:rPr>
                <w:b w:val="0"/>
              </w:rPr>
            </w:pPr>
            <w:r>
              <w:rPr>
                <w:b w:val="0"/>
              </w:rPr>
              <w:t>Host</w:t>
            </w:r>
          </w:p>
        </w:tc>
        <w:tc>
          <w:tcPr>
            <w:tcW w:w="5694" w:type="dxa"/>
          </w:tcPr>
          <w:p w14:paraId="799232EE" w14:textId="35F8BEB0" w:rsidR="00C967F4" w:rsidRPr="00C967F4" w:rsidRDefault="005D044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C967F4" w14:paraId="2EC6F64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41E2F5" w14:textId="46184C8A" w:rsidR="00C967F4" w:rsidRDefault="00C967F4" w:rsidP="00E8797F">
            <w:pPr>
              <w:pStyle w:val="Prrafodelista"/>
              <w:tabs>
                <w:tab w:val="clear" w:pos="8789"/>
                <w:tab w:val="left" w:pos="7126"/>
              </w:tabs>
              <w:ind w:left="0"/>
              <w:jc w:val="left"/>
              <w:rPr>
                <w:b w:val="0"/>
              </w:rPr>
            </w:pPr>
            <w:r>
              <w:rPr>
                <w:b w:val="0"/>
              </w:rPr>
              <w:t>Database</w:t>
            </w:r>
          </w:p>
        </w:tc>
        <w:tc>
          <w:tcPr>
            <w:tcW w:w="5694" w:type="dxa"/>
          </w:tcPr>
          <w:p w14:paraId="44ACA872" w14:textId="403BAE64"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C967F4" w14:paraId="2B1F3266"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5CEDC53B" w14:textId="6F514A48" w:rsidR="00C967F4" w:rsidRDefault="00C967F4" w:rsidP="00E8797F">
            <w:pPr>
              <w:pStyle w:val="Prrafodelista"/>
              <w:tabs>
                <w:tab w:val="clear" w:pos="8789"/>
                <w:tab w:val="left" w:pos="7126"/>
              </w:tabs>
              <w:ind w:left="0"/>
              <w:jc w:val="left"/>
              <w:rPr>
                <w:b w:val="0"/>
              </w:rPr>
            </w:pPr>
            <w:r>
              <w:rPr>
                <w:b w:val="0"/>
              </w:rPr>
              <w:t>Clean</w:t>
            </w:r>
          </w:p>
        </w:tc>
        <w:tc>
          <w:tcPr>
            <w:tcW w:w="5694" w:type="dxa"/>
          </w:tcPr>
          <w:p w14:paraId="28B461F8" w14:textId="30A864C8" w:rsidR="00C967F4" w:rsidRPr="00C967F4" w:rsidRDefault="005D044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C967F4" w14:paraId="30EDE26B"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1AC70EE" w14:textId="669F86E0" w:rsidR="00C967F4" w:rsidRDefault="00C967F4" w:rsidP="00E8797F">
            <w:pPr>
              <w:pStyle w:val="Prrafodelista"/>
              <w:tabs>
                <w:tab w:val="clear" w:pos="8789"/>
                <w:tab w:val="left" w:pos="7126"/>
              </w:tabs>
              <w:ind w:left="0"/>
              <w:jc w:val="left"/>
              <w:rPr>
                <w:b w:val="0"/>
              </w:rPr>
            </w:pPr>
            <w:r>
              <w:rPr>
                <w:b w:val="0"/>
              </w:rPr>
              <w:t>Capacidad_ventana</w:t>
            </w:r>
          </w:p>
        </w:tc>
        <w:tc>
          <w:tcPr>
            <w:tcW w:w="5694" w:type="dxa"/>
          </w:tcPr>
          <w:p w14:paraId="5F75453B" w14:textId="33854CBE"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w:t>
            </w:r>
            <w:r w:rsidR="00DB77B5">
              <w:t>tamaño de las N últimas muestras que se tienen en cuenta en los cálculos matemáticos realizados.</w:t>
            </w:r>
          </w:p>
        </w:tc>
      </w:tr>
      <w:tr w:rsidR="00C967F4" w14:paraId="796A9BA8"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B7EBB3F" w14:textId="77777777" w:rsidR="00DB77B5" w:rsidRDefault="00DB77B5" w:rsidP="00E8797F">
            <w:pPr>
              <w:pStyle w:val="Prrafodelista"/>
              <w:tabs>
                <w:tab w:val="clear" w:pos="8789"/>
                <w:tab w:val="left" w:pos="7126"/>
              </w:tabs>
              <w:ind w:left="0"/>
              <w:jc w:val="left"/>
              <w:rPr>
                <w:b w:val="0"/>
              </w:rPr>
            </w:pPr>
          </w:p>
          <w:p w14:paraId="763F7DFB" w14:textId="6D38D230" w:rsidR="00C967F4" w:rsidRDefault="00C967F4" w:rsidP="00E8797F">
            <w:pPr>
              <w:pStyle w:val="Prrafodelista"/>
              <w:tabs>
                <w:tab w:val="clear" w:pos="8789"/>
                <w:tab w:val="left" w:pos="7126"/>
              </w:tabs>
              <w:ind w:left="0"/>
              <w:jc w:val="left"/>
              <w:rPr>
                <w:b w:val="0"/>
              </w:rPr>
            </w:pPr>
            <w:r>
              <w:rPr>
                <w:b w:val="0"/>
              </w:rPr>
              <w:t>Coeficiente_error</w:t>
            </w:r>
          </w:p>
        </w:tc>
        <w:tc>
          <w:tcPr>
            <w:tcW w:w="5694" w:type="dxa"/>
          </w:tcPr>
          <w:p w14:paraId="7CD102F0" w14:textId="77935DB4" w:rsidR="00C967F4" w:rsidRPr="00C967F4" w:rsidRDefault="00DB77B5"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e será más restrictivo.</w:t>
            </w:r>
          </w:p>
        </w:tc>
      </w:tr>
      <w:tr w:rsidR="00C967F4" w14:paraId="1B74FB4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6198D8" w14:textId="77777777" w:rsidR="00CB5D13" w:rsidRDefault="00CB5D13" w:rsidP="00E8797F">
            <w:pPr>
              <w:pStyle w:val="Prrafodelista"/>
              <w:tabs>
                <w:tab w:val="clear" w:pos="8789"/>
                <w:tab w:val="left" w:pos="7126"/>
              </w:tabs>
              <w:ind w:left="0"/>
              <w:jc w:val="left"/>
              <w:rPr>
                <w:b w:val="0"/>
              </w:rPr>
            </w:pPr>
          </w:p>
          <w:p w14:paraId="46B0945F" w14:textId="77777777" w:rsidR="0094363F" w:rsidRDefault="0094363F" w:rsidP="00E8797F">
            <w:pPr>
              <w:pStyle w:val="Prrafodelista"/>
              <w:tabs>
                <w:tab w:val="clear" w:pos="8789"/>
                <w:tab w:val="left" w:pos="7126"/>
              </w:tabs>
              <w:ind w:left="0"/>
              <w:jc w:val="left"/>
              <w:rPr>
                <w:b w:val="0"/>
              </w:rPr>
            </w:pPr>
          </w:p>
          <w:p w14:paraId="271B4184" w14:textId="12135803" w:rsidR="00C967F4" w:rsidRDefault="00C967F4" w:rsidP="00E8797F">
            <w:pPr>
              <w:pStyle w:val="Prrafodelista"/>
              <w:tabs>
                <w:tab w:val="clear" w:pos="8789"/>
                <w:tab w:val="left" w:pos="7126"/>
              </w:tabs>
              <w:ind w:left="0"/>
              <w:jc w:val="left"/>
              <w:rPr>
                <w:b w:val="0"/>
              </w:rPr>
            </w:pPr>
            <w:r>
              <w:rPr>
                <w:b w:val="0"/>
              </w:rPr>
              <w:t>Aprendizaje</w:t>
            </w:r>
          </w:p>
        </w:tc>
        <w:tc>
          <w:tcPr>
            <w:tcW w:w="5694" w:type="dxa"/>
          </w:tcPr>
          <w:p w14:paraId="608045E0" w14:textId="77777777" w:rsidR="00C967F4" w:rsidRDefault="00DB77B5"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Este parámetro es muy importante, ya que cuando su valor es igual a TRUE, el sistema se encuentra en modo de aprendizaje. </w:t>
            </w:r>
            <w:r w:rsidR="00CB5D13">
              <w:t>Es decir, el sistema se encuentra en modo de entrenamiento. Todos los datos de entrada serán clasificados como tráfico limpio y valdrán para realizar una modelización del tráfico.</w:t>
            </w:r>
          </w:p>
          <w:p w14:paraId="5BAD1E6C" w14:textId="20D16D7A" w:rsidR="00CB5D13" w:rsidRPr="00C967F4" w:rsidRDefault="00CB5D13"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C967F4" w14:paraId="1335D759"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3D3302E3" w14:textId="77777777" w:rsidR="00D0356D" w:rsidRDefault="00D0356D" w:rsidP="00E8797F">
            <w:pPr>
              <w:pStyle w:val="Prrafodelista"/>
              <w:tabs>
                <w:tab w:val="clear" w:pos="8789"/>
                <w:tab w:val="left" w:pos="7126"/>
              </w:tabs>
              <w:ind w:left="0"/>
              <w:jc w:val="left"/>
              <w:rPr>
                <w:b w:val="0"/>
              </w:rPr>
            </w:pPr>
          </w:p>
          <w:p w14:paraId="447CD006" w14:textId="179A993A" w:rsidR="00C967F4" w:rsidRDefault="00C967F4" w:rsidP="00E8797F">
            <w:pPr>
              <w:pStyle w:val="Prrafodelista"/>
              <w:tabs>
                <w:tab w:val="clear" w:pos="8789"/>
                <w:tab w:val="left" w:pos="7126"/>
              </w:tabs>
              <w:ind w:left="0"/>
              <w:jc w:val="left"/>
              <w:rPr>
                <w:b w:val="0"/>
              </w:rPr>
            </w:pPr>
            <w:r>
              <w:rPr>
                <w:b w:val="0"/>
              </w:rPr>
              <w:t>Eliminar_anomalos</w:t>
            </w:r>
          </w:p>
        </w:tc>
        <w:tc>
          <w:tcPr>
            <w:tcW w:w="5694" w:type="dxa"/>
          </w:tcPr>
          <w:p w14:paraId="0345435C" w14:textId="10F9B257" w:rsidR="00C967F4" w:rsidRPr="00C967F4" w:rsidRDefault="00526675"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Si el parámetro se encuentra a TRUE, los valores que </w:t>
            </w:r>
            <w:r w:rsidR="00FB0955">
              <w:t>provoquen</w:t>
            </w:r>
            <w:r>
              <w:t xml:space="preserve"> una alarma no se insertarán en la base de datos. Si por lo contrario, se desea que estos valores se inserten en base de datos, el parámetro deberá estar a FALSE.</w:t>
            </w:r>
          </w:p>
        </w:tc>
      </w:tr>
      <w:tr w:rsidR="00C967F4" w14:paraId="1C7FACC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4E1958C" w14:textId="77777777" w:rsidR="00D0356D" w:rsidRDefault="00D0356D" w:rsidP="00E8797F">
            <w:pPr>
              <w:pStyle w:val="Prrafodelista"/>
              <w:tabs>
                <w:tab w:val="clear" w:pos="8789"/>
                <w:tab w:val="left" w:pos="7126"/>
              </w:tabs>
              <w:ind w:left="0"/>
              <w:jc w:val="left"/>
              <w:rPr>
                <w:b w:val="0"/>
              </w:rPr>
            </w:pPr>
          </w:p>
          <w:p w14:paraId="4E076A57" w14:textId="047F9BD0" w:rsidR="00C967F4" w:rsidRDefault="00C967F4" w:rsidP="00E8797F">
            <w:pPr>
              <w:pStyle w:val="Prrafodelista"/>
              <w:tabs>
                <w:tab w:val="clear" w:pos="8789"/>
                <w:tab w:val="left" w:pos="7126"/>
              </w:tabs>
              <w:ind w:left="0"/>
              <w:jc w:val="left"/>
              <w:rPr>
                <w:b w:val="0"/>
              </w:rPr>
            </w:pPr>
            <w:r>
              <w:rPr>
                <w:b w:val="0"/>
              </w:rPr>
              <w:t>Alertas_nuevas</w:t>
            </w:r>
          </w:p>
        </w:tc>
        <w:tc>
          <w:tcPr>
            <w:tcW w:w="5694" w:type="dxa"/>
          </w:tcPr>
          <w:p w14:paraId="0D875976" w14:textId="224B173B" w:rsidR="00C967F4" w:rsidRPr="00C967F4" w:rsidRDefault="00526675"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 a FALSE.</w:t>
            </w:r>
          </w:p>
        </w:tc>
      </w:tr>
      <w:tr w:rsidR="00C967F4" w14:paraId="1FBA77AB"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86863BB" w14:textId="03AD28F9" w:rsidR="00C967F4" w:rsidRDefault="005176CA" w:rsidP="00E8797F">
            <w:pPr>
              <w:pStyle w:val="Prrafodelista"/>
              <w:tabs>
                <w:tab w:val="clear" w:pos="8789"/>
                <w:tab w:val="left" w:pos="7126"/>
              </w:tabs>
              <w:ind w:left="0"/>
              <w:jc w:val="left"/>
              <w:rPr>
                <w:b w:val="0"/>
              </w:rPr>
            </w:pPr>
            <w:r>
              <w:rPr>
                <w:b w:val="0"/>
              </w:rPr>
              <w:t>Alpha</w:t>
            </w:r>
          </w:p>
        </w:tc>
        <w:tc>
          <w:tcPr>
            <w:tcW w:w="5694" w:type="dxa"/>
          </w:tcPr>
          <w:p w14:paraId="77C6C683" w14:textId="73C9D576" w:rsidR="00C967F4" w:rsidRPr="00C967F4" w:rsidRDefault="00526675"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C967F4" w14:paraId="7BA6D76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6F403B6" w14:textId="77777777" w:rsidR="00D0356D" w:rsidRDefault="00D0356D" w:rsidP="00E8797F">
            <w:pPr>
              <w:pStyle w:val="Prrafodelista"/>
              <w:tabs>
                <w:tab w:val="clear" w:pos="8789"/>
                <w:tab w:val="left" w:pos="7126"/>
              </w:tabs>
              <w:ind w:left="0"/>
              <w:jc w:val="left"/>
              <w:rPr>
                <w:b w:val="0"/>
              </w:rPr>
            </w:pPr>
          </w:p>
          <w:p w14:paraId="05C32B2B" w14:textId="25097B60" w:rsidR="00C967F4" w:rsidRDefault="005176CA" w:rsidP="00E8797F">
            <w:pPr>
              <w:pStyle w:val="Prrafodelista"/>
              <w:tabs>
                <w:tab w:val="clear" w:pos="8789"/>
                <w:tab w:val="left" w:pos="7126"/>
              </w:tabs>
              <w:ind w:left="0"/>
              <w:jc w:val="left"/>
              <w:rPr>
                <w:b w:val="0"/>
              </w:rPr>
            </w:pPr>
            <w:r>
              <w:rPr>
                <w:b w:val="0"/>
              </w:rPr>
              <w:t>network</w:t>
            </w:r>
          </w:p>
        </w:tc>
        <w:tc>
          <w:tcPr>
            <w:tcW w:w="5694" w:type="dxa"/>
          </w:tcPr>
          <w:p w14:paraId="7475864C" w14:textId="77777777" w:rsidR="00FB0955" w:rsidRDefault="0052667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rango de subred </w:t>
            </w:r>
            <w:r w:rsidR="00FB0955">
              <w:t>de direcciones IP que se desean tener en cuenta para el estudio.</w:t>
            </w:r>
          </w:p>
          <w:p w14:paraId="2B5BCBD1" w14:textId="589986DF" w:rsidR="00FB0955" w:rsidRPr="00C967F4" w:rsidRDefault="00FB095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4" w:name="_Toc534398415"/>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313259F2"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serán convertidas a la dirección IP 1.1.1.1 y las direcciones IP destino a la 2.2.2.2.</w:t>
            </w:r>
          </w:p>
          <w:p w14:paraId="2828EE2D" w14:textId="58802A7D" w:rsidR="00534DA5" w:rsidRPr="00534DA5" w:rsidRDefault="00534DA5" w:rsidP="00534DA5">
            <w:pPr>
              <w:pStyle w:val="Prrafodelista"/>
              <w:keepNext/>
              <w:tabs>
                <w:tab w:val="clear" w:pos="8789"/>
                <w:tab w:val="left" w:pos="7126"/>
              </w:tabs>
              <w:ind w:left="0"/>
              <w:jc w:val="left"/>
              <w:rPr>
                <w:b w:val="0"/>
              </w:rPr>
            </w:pPr>
            <w:r>
              <w:rPr>
                <w:b w:val="0"/>
              </w:rPr>
              <w:t>Este tratamiento se realiza para eliminar el tráfico de direcciones irrevelantes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4398416"/>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30E263B3"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Número de veces que aparac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10392B7D" w:rsidR="00F10DA3" w:rsidRDefault="004B6111"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gistro de todos los puertos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D9D0B5F" w:rsidR="00F10DA3" w:rsidRDefault="004B6111" w:rsidP="004B611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 todos los puertos origen por cada IP origen.</w:t>
            </w:r>
          </w:p>
        </w:tc>
      </w:tr>
    </w:tbl>
    <w:p w14:paraId="5BC9139E" w14:textId="62A37539" w:rsidR="00FD2814" w:rsidRDefault="0094363F" w:rsidP="003A0923">
      <w:pPr>
        <w:pStyle w:val="Epgrafe"/>
        <w:rPr>
          <w:b/>
          <w:i/>
          <w:sz w:val="20"/>
        </w:rPr>
      </w:pPr>
      <w:bookmarkStart w:id="86" w:name="_Toc534398417"/>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361ED4">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49256A04" w:rsidR="00CF3FB6" w:rsidRPr="00CF3FB6" w:rsidRDefault="00CF3FB6" w:rsidP="00CF3FB6">
      <w:pPr>
        <w:pStyle w:val="Ttulo3"/>
        <w:rPr>
          <w:lang w:val="es-ES"/>
        </w:rPr>
      </w:pPr>
      <w:bookmarkStart w:id="87" w:name="_Toc534398910"/>
      <w:r w:rsidRPr="00CF3FB6">
        <w:rPr>
          <w:lang w:val="es-ES"/>
        </w:rPr>
        <w:lastRenderedPageBreak/>
        <w:t>Cálculo de los indicadores</w:t>
      </w:r>
      <w:bookmarkEnd w:id="87"/>
    </w:p>
    <w:p w14:paraId="1DF01573" w14:textId="11C60EE3" w:rsidR="00CF3FB6" w:rsidRDefault="00CF3FB6" w:rsidP="003A0923">
      <w:r>
        <w:t xml:space="preserve">Para crear un modelo estadístico </w:t>
      </w:r>
      <w:r w:rsidR="008C0D6F">
        <w:t>se parte</w:t>
      </w:r>
      <w:r w:rsidR="004B41E0">
        <w:t xml:space="preserve">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val="es-ES"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7">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7B4CD950" w:rsidR="00B4706F" w:rsidRDefault="00B4706F" w:rsidP="00B4706F">
      <w:pPr>
        <w:pStyle w:val="Epgrafe"/>
        <w:rPr>
          <w:b/>
          <w:i/>
          <w:sz w:val="20"/>
        </w:rPr>
      </w:pPr>
      <w:bookmarkStart w:id="88" w:name="_Toc534398457"/>
      <w:r w:rsidRPr="00B4706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6</w:t>
      </w:r>
      <w:r w:rsidR="009E39AE">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073AD752" w:rsidR="00B4706F" w:rsidRDefault="00B4706F" w:rsidP="00697892">
      <w:pPr>
        <w:pStyle w:val="Prrafodelista"/>
        <w:numPr>
          <w:ilvl w:val="1"/>
          <w:numId w:val="15"/>
        </w:numPr>
      </w:pPr>
      <w:bookmarkStart w:id="89" w:name="_Toc532583635"/>
      <w:r>
        <w:t>Como se puede observar en la</w:t>
      </w:r>
      <w:r w:rsidR="00C71259">
        <w:t xml:space="preserve"> </w:t>
      </w:r>
      <w:r w:rsidR="00C71259">
        <w:rPr>
          <w:b/>
          <w:i/>
          <w:sz w:val="20"/>
        </w:rPr>
        <w:t>Figura 4-6</w:t>
      </w:r>
      <w:r>
        <w:rPr>
          <w:b/>
          <w:i/>
          <w:sz w:val="20"/>
        </w:rPr>
        <w:t xml:space="preserve">, </w:t>
      </w:r>
      <w:r>
        <w:t xml:space="preserve">el cálculo realizado corresponde a una media móvil, debido a que </w:t>
      </w:r>
      <w:r w:rsidR="008C0D6F">
        <w:t xml:space="preserve">se calcula el promedio de las </w:t>
      </w:r>
      <w:r>
        <w:t>últimas muestras. Este comportamiento se deno</w:t>
      </w:r>
      <w:r w:rsidR="008C0D6F">
        <w:t>mina</w:t>
      </w:r>
      <w:r>
        <w:t xml:space="preserve"> ventana deslizante. Se ha implementado de esta forma para conseguir que el sistema pueda re</w:t>
      </w:r>
      <w:r w:rsidR="008C0D6F">
        <w:t>sponder a lo largo del tiempo, ya que si no se implementa</w:t>
      </w:r>
      <w:r>
        <w:t xml:space="preserve"> una ventana deslizante, llegaría un p</w:t>
      </w:r>
      <w:r w:rsidR="008C0D6F">
        <w:t>unto en el que la media no variaría</w:t>
      </w:r>
      <w:r>
        <w:t xml:space="preserve">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D2412A"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D2412A"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D2412A"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D2412A"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D2412A"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63E7D4E3" w:rsidR="00674BAE" w:rsidRDefault="00674BAE" w:rsidP="00674BAE">
      <w:pPr>
        <w:pStyle w:val="Prrafodelista"/>
        <w:numPr>
          <w:ilvl w:val="1"/>
          <w:numId w:val="15"/>
        </w:numPr>
      </w:pPr>
      <w:r>
        <w:t>Cuando se almacena un valor en un indicador, este es evaluado a través de la siguiente ecuación</w:t>
      </w:r>
      <w:r w:rsidR="007A5F45">
        <w:t xml:space="preserve"> y</w:t>
      </w:r>
      <w:r w:rsidR="008C0D6F">
        <w:t>,</w:t>
      </w:r>
      <w:r w:rsidR="007A5F45">
        <w:t xml:space="preserve"> si no c</w:t>
      </w:r>
      <w:r w:rsidR="008C0D6F">
        <w:t>umple la condición, el valor es</w:t>
      </w:r>
      <w:r w:rsidR="007A5F45">
        <w:t xml:space="preserve"> clasificado como anómalo</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val="es-ES"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8">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2437D7F3" w:rsidR="00AC1A2B" w:rsidRPr="00AC1A2B" w:rsidRDefault="00AC1A2B" w:rsidP="00AC1A2B">
      <w:pPr>
        <w:pStyle w:val="Epgrafe"/>
        <w:rPr>
          <w:rFonts w:ascii="Cambria Math" w:eastAsiaTheme="minorEastAsia" w:hAnsi="Cambria Math" w:hint="eastAsia"/>
          <w:i/>
          <w:sz w:val="24"/>
        </w:rPr>
      </w:pPr>
      <w:bookmarkStart w:id="90" w:name="_Toc534398458"/>
      <w:r w:rsidRPr="00AC1A2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7</w:t>
      </w:r>
      <w:r w:rsidR="009E39AE">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D2412A"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0220F5F6" w:rsidR="00AC1A2B" w:rsidRDefault="00AC1A2B" w:rsidP="00AC1A2B">
      <w:pPr>
        <w:pStyle w:val="Prrafodelista"/>
        <w:numPr>
          <w:ilvl w:val="2"/>
          <w:numId w:val="15"/>
        </w:numPr>
      </w:pPr>
      <w:r>
        <w:t>La EMA es usado comúnmente para las tendencias de los valores de mercado. Se ha optado por implementar este módelo estadístico debido a los buenos resulados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D2412A"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D2412A"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5F76932C"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FDEE36D" w:rsidR="00052FDD" w:rsidRDefault="00052FDD" w:rsidP="00052FDD">
      <w:pPr>
        <w:pStyle w:val="Ttulo2"/>
        <w:numPr>
          <w:ilvl w:val="1"/>
          <w:numId w:val="3"/>
        </w:numPr>
        <w:rPr>
          <w:lang w:val="es-ES_tradnl"/>
        </w:rPr>
      </w:pPr>
      <w:bookmarkStart w:id="91" w:name="_Toc534398911"/>
      <w:r>
        <w:rPr>
          <w:lang w:val="es-ES_tradnl"/>
        </w:rPr>
        <w:t>Fase 4: Base de datos</w:t>
      </w:r>
      <w:bookmarkEnd w:id="91"/>
    </w:p>
    <w:p w14:paraId="3A5CCC5D" w14:textId="06ECB46D" w:rsidR="00052FDD" w:rsidRDefault="00052FDD" w:rsidP="00052FDD">
      <w:pPr>
        <w:rPr>
          <w:bCs/>
        </w:rPr>
      </w:pPr>
      <w:r w:rsidRPr="00052FDD">
        <w:rPr>
          <w:bCs/>
        </w:rPr>
        <w:t>Esta última e</w:t>
      </w:r>
      <w:r w:rsidR="00BE5DA6">
        <w:rPr>
          <w:bCs/>
        </w:rPr>
        <w:t xml:space="preserve">tapa del sistema corresponde a </w:t>
      </w:r>
      <w:r w:rsidRPr="00052FDD">
        <w:rPr>
          <w:bCs/>
        </w:rPr>
        <w:t>la exportación</w:t>
      </w:r>
      <w:r>
        <w:rPr>
          <w:bCs/>
        </w:rPr>
        <w:t xml:space="preserve"> a una base de datos</w:t>
      </w:r>
      <w:r w:rsidR="00BE5DA6">
        <w:rPr>
          <w:bCs/>
        </w:rPr>
        <w:t xml:space="preserve"> de</w:t>
      </w:r>
      <w:r w:rsidRPr="00052FDD">
        <w:rPr>
          <w:bCs/>
        </w:rPr>
        <w:t xml:space="preserve"> toda la información recolectada y procesada</w:t>
      </w:r>
      <w:r>
        <w:rPr>
          <w:bCs/>
        </w:rPr>
        <w:t>.</w:t>
      </w:r>
    </w:p>
    <w:p w14:paraId="04596308" w14:textId="0268ACAC" w:rsidR="00052FDD" w:rsidRPr="00393F8B" w:rsidRDefault="00052FDD" w:rsidP="00052FDD">
      <w:r>
        <w:t>Se ha utilizado MySQL</w:t>
      </w:r>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41D270F8" w:rsidR="00DD1979" w:rsidRDefault="004B6111" w:rsidP="00052FDD">
      <w:pPr>
        <w:pStyle w:val="Ttulo3"/>
        <w:rPr>
          <w:lang w:val="es-ES_tradnl"/>
        </w:rPr>
      </w:pPr>
      <w:bookmarkStart w:id="92" w:name="_Toc534398912"/>
      <w:r>
        <w:t>Diseño de la base de datos</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val="es-ES"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9">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49648911" w:rsidR="004B6111" w:rsidRPr="00730346" w:rsidRDefault="00730346" w:rsidP="00730346">
      <w:pPr>
        <w:pStyle w:val="Epgrafe"/>
        <w:rPr>
          <w:b/>
          <w:i/>
          <w:sz w:val="20"/>
        </w:rPr>
      </w:pPr>
      <w:bookmarkStart w:id="93" w:name="_Toc534398459"/>
      <w:r w:rsidRPr="00730346">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8</w:t>
      </w:r>
      <w:r w:rsidR="009E39AE">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16F0D07" w:rsidR="00D248CC" w:rsidRDefault="00BE5DA6" w:rsidP="00730346">
      <w:pPr>
        <w:tabs>
          <w:tab w:val="clear" w:pos="8789"/>
          <w:tab w:val="left" w:pos="7126"/>
        </w:tabs>
        <w:jc w:val="left"/>
      </w:pPr>
      <w:r>
        <w:t>La base de datos está</w:t>
      </w:r>
      <w:r w:rsidR="006C7DCF">
        <w:t xml:space="preserve"> </w:t>
      </w:r>
      <w:r>
        <w:t>compuesta por tablas auxiliares. C</w:t>
      </w:r>
      <w:r w:rsidR="005537DA">
        <w:t>ada una de ellas</w:t>
      </w:r>
      <w:r w:rsidR="00331B7F">
        <w:t xml:space="preserve"> contiene la información de un indicador. Por cada </w:t>
      </w:r>
      <w:r w:rsidR="009F2C21">
        <w:t>uno de ellos</w:t>
      </w:r>
      <w:r w:rsidR="00331B7F">
        <w:t xml:space="preserve"> se realiza un cálculo matemático y el resultado se inserta en la tabla </w:t>
      </w:r>
      <w:r w:rsidR="005537DA">
        <w:t>“</w:t>
      </w:r>
      <w:r w:rsidR="00331B7F" w:rsidRPr="006B72B0">
        <w:t>estadísticos</w:t>
      </w:r>
      <w:r w:rsidR="005537DA">
        <w:t>”</w:t>
      </w:r>
      <w:r w:rsidR="00331B7F">
        <w:t>.</w:t>
      </w:r>
    </w:p>
    <w:p w14:paraId="15607D24" w14:textId="77777777" w:rsidR="00C436B8" w:rsidRDefault="00C436B8" w:rsidP="00C436B8">
      <w:pPr>
        <w:keepNext/>
        <w:tabs>
          <w:tab w:val="clear" w:pos="8789"/>
          <w:tab w:val="left" w:pos="7126"/>
        </w:tabs>
        <w:jc w:val="center"/>
      </w:pPr>
      <w:r>
        <w:rPr>
          <w:noProof/>
          <w:lang w:val="es-ES"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19325" cy="2705100"/>
                    </a:xfrm>
                    <a:prstGeom prst="rect">
                      <a:avLst/>
                    </a:prstGeom>
                  </pic:spPr>
                </pic:pic>
              </a:graphicData>
            </a:graphic>
          </wp:inline>
        </w:drawing>
      </w:r>
    </w:p>
    <w:p w14:paraId="6808F98A" w14:textId="331969C2" w:rsidR="00C436B8" w:rsidRPr="00C436B8" w:rsidRDefault="00C436B8" w:rsidP="00C436B8">
      <w:pPr>
        <w:pStyle w:val="Epgrafe"/>
        <w:rPr>
          <w:b/>
          <w:i/>
          <w:sz w:val="20"/>
        </w:rPr>
      </w:pPr>
      <w:bookmarkStart w:id="94" w:name="_Toc534398460"/>
      <w:r w:rsidRPr="00C436B8">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361ED4">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361ED4">
        <w:rPr>
          <w:b/>
          <w:i/>
          <w:noProof/>
          <w:sz w:val="20"/>
        </w:rPr>
        <w:t>9</w:t>
      </w:r>
      <w:r w:rsidR="009E39AE">
        <w:rPr>
          <w:b/>
          <w:i/>
          <w:sz w:val="20"/>
        </w:rPr>
        <w:fldChar w:fldCharType="end"/>
      </w:r>
      <w:r w:rsidRPr="00C436B8">
        <w:rPr>
          <w:b/>
          <w:i/>
          <w:sz w:val="20"/>
        </w:rPr>
        <w:t xml:space="preserve"> Tablas que componen la base da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3FDBE8F" w:rsidR="006B72B0" w:rsidRDefault="005537DA" w:rsidP="00730346">
      <w:pPr>
        <w:tabs>
          <w:tab w:val="clear" w:pos="8789"/>
          <w:tab w:val="left" w:pos="7126"/>
        </w:tabs>
        <w:jc w:val="left"/>
      </w:pPr>
      <w:r>
        <w:t>Si por lo contrario el valor sí</w:t>
      </w:r>
      <w:r w:rsidR="006B72B0">
        <w:t xml:space="preserve"> se encuentra dentro del marg</w:t>
      </w:r>
      <w:r>
        <w:t xml:space="preserve">en de confianza, dicho valor </w:t>
      </w:r>
      <w:r w:rsidR="006B72B0">
        <w:t xml:space="preserve">será insertado en la </w:t>
      </w:r>
      <w:r w:rsidR="006B72B0">
        <w:lastRenderedPageBreak/>
        <w:t xml:space="preserve">tabla de </w:t>
      </w:r>
      <w:r>
        <w:t>“</w:t>
      </w:r>
      <w:r w:rsidR="006B72B0">
        <w:t>estadísticos</w:t>
      </w:r>
      <w:r>
        <w:t>”</w:t>
      </w:r>
      <w:r w:rsidR="006B72B0">
        <w:t>.</w:t>
      </w:r>
    </w:p>
    <w:p w14:paraId="54616E93" w14:textId="77777777" w:rsidR="00DC7B88" w:rsidRPr="006B72B0" w:rsidRDefault="00DC7B88" w:rsidP="00730346">
      <w:pPr>
        <w:tabs>
          <w:tab w:val="clear" w:pos="8789"/>
          <w:tab w:val="left" w:pos="7126"/>
        </w:tabs>
        <w:jc w:val="left"/>
      </w:pPr>
    </w:p>
    <w:p w14:paraId="09161CA3" w14:textId="58843F8D" w:rsidR="00331B7F" w:rsidRPr="00DC7B88" w:rsidRDefault="00DC7B88" w:rsidP="00052FDD">
      <w:pPr>
        <w:pStyle w:val="Ttulo4"/>
        <w:rPr>
          <w:lang w:val="es-ES_tradnl"/>
        </w:rPr>
      </w:pPr>
      <w:r>
        <w:t>Tablas auxiliares</w:t>
      </w:r>
    </w:p>
    <w:p w14:paraId="3ECE7478" w14:textId="59212B8F"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alimentan a la tabla principal que contienen las estadíasticas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4398418"/>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361ED4">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4398419"/>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361ED4">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05A3C9A6" w:rsidR="00815B7D"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destino identificado en el fujo.</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4398420"/>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361ED4">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721142F" w:rsidR="004F700A" w:rsidRPr="00C967F4" w:rsidRDefault="004F700A" w:rsidP="004F700A">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origen  identificado en el fuj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4398421"/>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361ED4">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4398422"/>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361ED4">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4398423"/>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361ED4">
        <w:rPr>
          <w:b/>
          <w:i/>
          <w:noProof/>
          <w:sz w:val="20"/>
        </w:rPr>
        <w:t>15</w:t>
      </w:r>
      <w:r w:rsidRPr="00DC7B88">
        <w:rPr>
          <w:b/>
          <w:i/>
          <w:sz w:val="20"/>
        </w:rPr>
        <w:fldChar w:fldCharType="end"/>
      </w:r>
      <w:r w:rsidRPr="00DC7B88">
        <w:rPr>
          <w:b/>
          <w:i/>
          <w:sz w:val="20"/>
        </w:rPr>
        <w:t xml:space="preserve"> Número total de ip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4398424"/>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361ED4">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486E8A0" w:rsidR="00DC7B88" w:rsidRPr="00DC7B88" w:rsidRDefault="00DC7B88" w:rsidP="00052FDD">
      <w:pPr>
        <w:pStyle w:val="Ttulo4"/>
        <w:rPr>
          <w:lang w:val="es-ES_tradnl"/>
        </w:rPr>
      </w:pPr>
      <w:r>
        <w:t>T</w:t>
      </w:r>
      <w:r w:rsidR="00475AC2">
        <w:t>abla principal</w:t>
      </w:r>
    </w:p>
    <w:p w14:paraId="53F266CB" w14:textId="669CB015" w:rsidR="00DC7B88" w:rsidRDefault="00475AC2" w:rsidP="00DC7B88">
      <w:pPr>
        <w:tabs>
          <w:tab w:val="clear" w:pos="8789"/>
          <w:tab w:val="left" w:pos="7126"/>
        </w:tabs>
        <w:jc w:val="left"/>
      </w:pPr>
      <w:r>
        <w:t>A continuación se detalla el diseño de la tabla más importante. La import</w:t>
      </w:r>
      <w:r w:rsidR="005537DA">
        <w:t xml:space="preserve">ancia de esta tabla reside en </w:t>
      </w:r>
      <w:r>
        <w:t>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dicador del indicador. Para poder comprender la información estos son los posibes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570B53B9" w:rsidR="00475AC2" w:rsidRDefault="00475AC2" w:rsidP="00CF3FB6">
            <w:pPr>
              <w:pStyle w:val="Prrafodelista"/>
              <w:tabs>
                <w:tab w:val="clear" w:pos="8789"/>
                <w:tab w:val="left" w:pos="7126"/>
              </w:tabs>
              <w:ind w:left="0"/>
              <w:jc w:val="left"/>
              <w:rPr>
                <w:b w:val="0"/>
              </w:rPr>
            </w:pPr>
            <w:r>
              <w:rPr>
                <w:b w:val="0"/>
              </w:rPr>
              <w:t>muest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4398425"/>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361ED4">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241C01AD" w:rsidR="002613C4" w:rsidRPr="00DC7B88" w:rsidRDefault="002613C4" w:rsidP="00052FDD">
      <w:pPr>
        <w:pStyle w:val="Ttulo4"/>
        <w:rPr>
          <w:lang w:val="es-ES_tradnl"/>
        </w:rPr>
      </w:pPr>
      <w:r>
        <w:t>Tabla de alarmas</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4398426"/>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361ED4">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12268C">
          <w:headerReference w:type="even" r:id="rId71"/>
          <w:headerReference w:type="default" r:id="rId72"/>
          <w:type w:val="oddPage"/>
          <w:pgSz w:w="11900" w:h="16840" w:code="11"/>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4" w:name="_Toc534398913"/>
      <w:r>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val="es-ES"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AD7697" w:rsidRPr="004E31A8" w:rsidRDefault="00AD7697"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AD7697" w:rsidRPr="003533F5" w:rsidRDefault="00AD7697"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AD7697" w:rsidRPr="003533F5" w:rsidRDefault="00AD7697"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AD7697" w:rsidRPr="004E31A8" w:rsidRDefault="00AD7697"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AD7697" w:rsidRPr="003533F5" w:rsidRDefault="00AD7697"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AD7697" w:rsidRPr="003533F5" w:rsidRDefault="00AD7697"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AC3B412" w:rsidR="006F4192" w:rsidRDefault="006152F7" w:rsidP="006F4192">
      <w:r>
        <w:t>ste capítulo se dedica a la descripción de las pruebas realizadas, en el cuál pod</w:t>
      </w:r>
      <w:r w:rsidR="005537DA">
        <w:t>r</w:t>
      </w:r>
      <w:r>
        <w:t>emos encontrar casos reales de detecciones. También se exp</w:t>
      </w:r>
      <w:r w:rsidR="005537DA">
        <w:t>onen los resultados obtenidos, a</w:t>
      </w:r>
      <w:r>
        <w:t>sí como el software usado para la realización de las pruebas.</w:t>
      </w:r>
    </w:p>
    <w:p w14:paraId="6DED3C02" w14:textId="55DD60B2" w:rsidR="004E19C0" w:rsidRPr="004E19C0" w:rsidRDefault="006152F7" w:rsidP="004E19C0">
      <w:pPr>
        <w:pStyle w:val="Ttulo2"/>
        <w:numPr>
          <w:ilvl w:val="1"/>
          <w:numId w:val="3"/>
        </w:numPr>
        <w:rPr>
          <w:lang w:val="es-ES_tradnl"/>
        </w:rPr>
      </w:pPr>
      <w:bookmarkStart w:id="105" w:name="_Toc534398914"/>
      <w:r>
        <w:rPr>
          <w:lang w:val="es-ES_tradnl"/>
        </w:rPr>
        <w:t>Descripción de software usado para la</w:t>
      </w:r>
      <w:r w:rsidR="004E19C0">
        <w:rPr>
          <w:lang w:val="es-ES_tradnl"/>
        </w:rPr>
        <w:t xml:space="preserve"> realicación de la</w:t>
      </w:r>
      <w:r>
        <w:rPr>
          <w:lang w:val="es-ES_tradnl"/>
        </w:rPr>
        <w:t>s pruebas</w:t>
      </w:r>
      <w:bookmarkEnd w:id="105"/>
    </w:p>
    <w:p w14:paraId="18A6551E" w14:textId="11777AF3" w:rsidR="006F4192" w:rsidRDefault="006152F7" w:rsidP="0044275F">
      <w:r>
        <w:t xml:space="preserve">Para la realización de las pruebas se ha </w:t>
      </w:r>
      <w:r w:rsidR="004E19C0">
        <w:t>utilizado vmware para virtualizar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6" w:name="_Toc534398427"/>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361ED4">
        <w:rPr>
          <w:b/>
          <w:i/>
          <w:noProof/>
          <w:sz w:val="20"/>
        </w:rPr>
        <w:t>19</w:t>
      </w:r>
      <w:r w:rsidRPr="004E19C0">
        <w:rPr>
          <w:b/>
          <w:i/>
          <w:noProof/>
          <w:sz w:val="20"/>
        </w:rPr>
        <w:fldChar w:fldCharType="end"/>
      </w:r>
      <w:r w:rsidRPr="004E19C0">
        <w:rPr>
          <w:b/>
          <w:i/>
          <w:noProof/>
          <w:sz w:val="20"/>
        </w:rPr>
        <w:t xml:space="preserve"> Máquina virtualizaada con vmware.</w:t>
      </w:r>
      <w:bookmarkEnd w:id="106"/>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7" w:name="_Toc534398915"/>
      <w:r>
        <w:rPr>
          <w:lang w:val="es-ES_tradnl"/>
        </w:rPr>
        <w:t>Pruebas realizadas</w:t>
      </w:r>
      <w:bookmarkEnd w:id="107"/>
    </w:p>
    <w:p w14:paraId="541EFF4F" w14:textId="1E159A0B" w:rsidR="004E19C0" w:rsidRDefault="004E19C0" w:rsidP="004E19C0">
      <w:r>
        <w:t xml:space="preserve">A continuación se muestran los pasos llevados a cabo para la realización de las pruebas. Para </w:t>
      </w:r>
      <w:r w:rsidR="005537DA">
        <w:t>facilitarle la</w:t>
      </w:r>
      <w:r>
        <w:t xml:space="preserve"> comprensión </w:t>
      </w:r>
      <w:r w:rsidR="005537DA">
        <w:t xml:space="preserve">al lector </w:t>
      </w:r>
      <w:r>
        <w:t>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3689732A" w14:textId="7C159929" w:rsidR="004E19C0" w:rsidRDefault="00C311DD" w:rsidP="004E19C0">
      <w:pPr>
        <w:pStyle w:val="Ttulo3"/>
        <w:rPr>
          <w:lang w:val="es-ES_tradnl"/>
        </w:rPr>
      </w:pPr>
      <w:bookmarkStart w:id="108" w:name="_Toc534398916"/>
      <w:r>
        <w:rPr>
          <w:lang w:val="es-ES_tradnl"/>
        </w:rPr>
        <w:lastRenderedPageBreak/>
        <w:t>Captación de los datos y exportación IPFIX</w:t>
      </w:r>
      <w:bookmarkEnd w:id="108"/>
    </w:p>
    <w:p w14:paraId="63A1B78C" w14:textId="0A80545C" w:rsidR="00C311DD" w:rsidRDefault="00C311DD" w:rsidP="00C311DD">
      <w:r>
        <w:t>En este paso ejecutamos nProbe pasándole por parámetro el archivo de captura de tráfico.</w:t>
      </w:r>
    </w:p>
    <w:p w14:paraId="50F8D225" w14:textId="77777777" w:rsidR="00C311DD" w:rsidRDefault="00C311DD" w:rsidP="00001007">
      <w:pPr>
        <w:keepNext/>
      </w:pPr>
      <w:r>
        <w:rPr>
          <w:noProof/>
          <w:lang w:val="es-ES" w:eastAsia="es-ES"/>
          <w14:ligatures w14:val="none"/>
          <w14:cntxtAlts w14:val="0"/>
        </w:rPr>
        <w:drawing>
          <wp:anchor distT="0" distB="0" distL="114300" distR="114300" simplePos="0" relativeHeight="251769344" behindDoc="0" locked="0" layoutInCell="1" allowOverlap="1" wp14:anchorId="238D504C" wp14:editId="5845D61A">
            <wp:simplePos x="0" y="0"/>
            <wp:positionH relativeFrom="column">
              <wp:posOffset>-263525</wp:posOffset>
            </wp:positionH>
            <wp:positionV relativeFrom="paragraph">
              <wp:posOffset>-27305</wp:posOffset>
            </wp:positionV>
            <wp:extent cx="6479540" cy="63627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6479540" cy="636270"/>
                    </a:xfrm>
                    <a:prstGeom prst="rect">
                      <a:avLst/>
                    </a:prstGeom>
                  </pic:spPr>
                </pic:pic>
              </a:graphicData>
            </a:graphic>
            <wp14:sizeRelH relativeFrom="page">
              <wp14:pctWidth>0</wp14:pctWidth>
            </wp14:sizeRelH>
            <wp14:sizeRelV relativeFrom="page">
              <wp14:pctHeight>0</wp14:pctHeight>
            </wp14:sizeRelV>
          </wp:anchor>
        </w:drawing>
      </w:r>
    </w:p>
    <w:p w14:paraId="533402D9" w14:textId="2C5EC0D8" w:rsidR="00C311DD" w:rsidRPr="00C311DD" w:rsidRDefault="00C311DD" w:rsidP="00C311DD">
      <w:pPr>
        <w:pStyle w:val="Epgrafe"/>
        <w:rPr>
          <w:b/>
          <w:i/>
          <w:noProof/>
          <w:sz w:val="20"/>
        </w:rPr>
      </w:pPr>
      <w:bookmarkStart w:id="109" w:name="_Toc534398461"/>
      <w:r w:rsidRPr="00C311DD">
        <w:rPr>
          <w:b/>
          <w:i/>
          <w:noProof/>
          <w:sz w:val="20"/>
        </w:rPr>
        <w:t xml:space="preserve">Figura </w:t>
      </w:r>
      <w:r w:rsidR="009E39AE">
        <w:rPr>
          <w:b/>
          <w:i/>
          <w:noProof/>
          <w:sz w:val="20"/>
        </w:rPr>
        <w:fldChar w:fldCharType="begin"/>
      </w:r>
      <w:r w:rsidR="009E39AE">
        <w:rPr>
          <w:b/>
          <w:i/>
          <w:noProof/>
          <w:sz w:val="20"/>
        </w:rPr>
        <w:instrText xml:space="preserve"> STYLEREF 1 \s </w:instrText>
      </w:r>
      <w:r w:rsidR="009E39AE">
        <w:rPr>
          <w:b/>
          <w:i/>
          <w:noProof/>
          <w:sz w:val="20"/>
        </w:rPr>
        <w:fldChar w:fldCharType="separate"/>
      </w:r>
      <w:r w:rsidR="00361ED4">
        <w:rPr>
          <w:b/>
          <w:i/>
          <w:noProof/>
          <w:sz w:val="20"/>
        </w:rPr>
        <w:t>5</w:t>
      </w:r>
      <w:r w:rsidR="009E39AE">
        <w:rPr>
          <w:b/>
          <w:i/>
          <w:noProof/>
          <w:sz w:val="20"/>
        </w:rPr>
        <w:fldChar w:fldCharType="end"/>
      </w:r>
      <w:r w:rsidR="009E39AE">
        <w:rPr>
          <w:b/>
          <w:i/>
          <w:noProof/>
          <w:sz w:val="20"/>
        </w:rPr>
        <w:noBreakHyphen/>
      </w:r>
      <w:r w:rsidR="009E39AE">
        <w:rPr>
          <w:b/>
          <w:i/>
          <w:noProof/>
          <w:sz w:val="20"/>
        </w:rPr>
        <w:fldChar w:fldCharType="begin"/>
      </w:r>
      <w:r w:rsidR="009E39AE">
        <w:rPr>
          <w:b/>
          <w:i/>
          <w:noProof/>
          <w:sz w:val="20"/>
        </w:rPr>
        <w:instrText xml:space="preserve"> SEQ Figura \* ARABIC \s 1 </w:instrText>
      </w:r>
      <w:r w:rsidR="009E39AE">
        <w:rPr>
          <w:b/>
          <w:i/>
          <w:noProof/>
          <w:sz w:val="20"/>
        </w:rPr>
        <w:fldChar w:fldCharType="separate"/>
      </w:r>
      <w:r w:rsidR="00361ED4">
        <w:rPr>
          <w:b/>
          <w:i/>
          <w:noProof/>
          <w:sz w:val="20"/>
        </w:rPr>
        <w:t>1</w:t>
      </w:r>
      <w:r w:rsidR="009E39AE">
        <w:rPr>
          <w:b/>
          <w:i/>
          <w:noProof/>
          <w:sz w:val="20"/>
        </w:rPr>
        <w:fldChar w:fldCharType="end"/>
      </w:r>
      <w:r w:rsidRPr="00C311DD">
        <w:rPr>
          <w:b/>
          <w:i/>
          <w:noProof/>
          <w:sz w:val="20"/>
        </w:rPr>
        <w:t xml:space="preserve"> Ejecución nprobe para la prueba.</w:t>
      </w:r>
      <w:bookmarkEnd w:id="109"/>
    </w:p>
    <w:p w14:paraId="0A3380BC" w14:textId="4B72DD8E" w:rsidR="00001007" w:rsidRDefault="00001007" w:rsidP="004E19C0">
      <w:r>
        <w:t xml:space="preserve">Como se puede observar en la </w:t>
      </w:r>
      <w:r w:rsidR="00C71259">
        <w:rPr>
          <w:b/>
          <w:i/>
          <w:noProof/>
          <w:sz w:val="20"/>
        </w:rPr>
        <w:t xml:space="preserve">Figura 5-1. </w:t>
      </w:r>
      <w:r>
        <w:rPr>
          <w:b/>
          <w:i/>
          <w:noProof/>
          <w:sz w:val="20"/>
        </w:rPr>
        <w:t xml:space="preserve"> </w:t>
      </w:r>
      <w:r>
        <w:t xml:space="preserve">Le pasamos a nProbe el archivo de captura de tráfico </w:t>
      </w:r>
      <w:r w:rsidRPr="003E43F8">
        <w:rPr>
          <w:b/>
          <w:i/>
        </w:rPr>
        <w:t>01.pcapng</w:t>
      </w:r>
      <w:r>
        <w:t xml:space="preserve">. 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val="es-ES"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F5273BF" w:rsidR="00001007" w:rsidRPr="0038755C" w:rsidRDefault="0038755C" w:rsidP="0038755C">
      <w:pPr>
        <w:pStyle w:val="Epgrafe"/>
        <w:rPr>
          <w:b/>
          <w:i/>
          <w:noProof/>
          <w:sz w:val="20"/>
        </w:rPr>
      </w:pPr>
      <w:bookmarkStart w:id="110" w:name="_Toc534398462"/>
      <w:r w:rsidRPr="0038755C">
        <w:rPr>
          <w:b/>
          <w:i/>
          <w:noProof/>
          <w:sz w:val="20"/>
        </w:rPr>
        <w:t xml:space="preserve">Figura </w:t>
      </w:r>
      <w:r w:rsidR="009E39AE">
        <w:rPr>
          <w:b/>
          <w:i/>
          <w:noProof/>
          <w:sz w:val="20"/>
        </w:rPr>
        <w:fldChar w:fldCharType="begin"/>
      </w:r>
      <w:r w:rsidR="009E39AE">
        <w:rPr>
          <w:b/>
          <w:i/>
          <w:noProof/>
          <w:sz w:val="20"/>
        </w:rPr>
        <w:instrText xml:space="preserve"> STYLEREF 1 \s </w:instrText>
      </w:r>
      <w:r w:rsidR="009E39AE">
        <w:rPr>
          <w:b/>
          <w:i/>
          <w:noProof/>
          <w:sz w:val="20"/>
        </w:rPr>
        <w:fldChar w:fldCharType="separate"/>
      </w:r>
      <w:r w:rsidR="00361ED4">
        <w:rPr>
          <w:b/>
          <w:i/>
          <w:noProof/>
          <w:sz w:val="20"/>
        </w:rPr>
        <w:t>5</w:t>
      </w:r>
      <w:r w:rsidR="009E39AE">
        <w:rPr>
          <w:b/>
          <w:i/>
          <w:noProof/>
          <w:sz w:val="20"/>
        </w:rPr>
        <w:fldChar w:fldCharType="end"/>
      </w:r>
      <w:r w:rsidR="009E39AE">
        <w:rPr>
          <w:b/>
          <w:i/>
          <w:noProof/>
          <w:sz w:val="20"/>
        </w:rPr>
        <w:noBreakHyphen/>
      </w:r>
      <w:r w:rsidR="009E39AE">
        <w:rPr>
          <w:b/>
          <w:i/>
          <w:noProof/>
          <w:sz w:val="20"/>
        </w:rPr>
        <w:fldChar w:fldCharType="begin"/>
      </w:r>
      <w:r w:rsidR="009E39AE">
        <w:rPr>
          <w:b/>
          <w:i/>
          <w:noProof/>
          <w:sz w:val="20"/>
        </w:rPr>
        <w:instrText xml:space="preserve"> SEQ Figura \* ARABIC \s 1 </w:instrText>
      </w:r>
      <w:r w:rsidR="009E39AE">
        <w:rPr>
          <w:b/>
          <w:i/>
          <w:noProof/>
          <w:sz w:val="20"/>
        </w:rPr>
        <w:fldChar w:fldCharType="separate"/>
      </w:r>
      <w:r w:rsidR="00361ED4">
        <w:rPr>
          <w:b/>
          <w:i/>
          <w:noProof/>
          <w:sz w:val="20"/>
        </w:rPr>
        <w:t>2</w:t>
      </w:r>
      <w:r w:rsidR="009E39AE">
        <w:rPr>
          <w:b/>
          <w:i/>
          <w:noProof/>
          <w:sz w:val="20"/>
        </w:rPr>
        <w:fldChar w:fldCharType="end"/>
      </w:r>
      <w:r w:rsidRPr="0038755C">
        <w:rPr>
          <w:b/>
          <w:i/>
          <w:noProof/>
          <w:sz w:val="20"/>
        </w:rPr>
        <w:t xml:space="preserve"> Carpeta con los ficheros de flujos IP.</w:t>
      </w:r>
      <w:bookmarkEnd w:id="110"/>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512FC5B2" w:rsidR="004316F1" w:rsidRDefault="004316F1" w:rsidP="004E19C0">
      <w:r>
        <w:t xml:space="preserve">En la </w:t>
      </w:r>
      <w:r w:rsidR="00C71259">
        <w:rPr>
          <w:b/>
          <w:i/>
          <w:noProof/>
          <w:sz w:val="20"/>
        </w:rPr>
        <w:t>Figura 5-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11" w:name="_Toc534398917"/>
      <w:r>
        <w:rPr>
          <w:lang w:val="es-ES_tradnl"/>
        </w:rPr>
        <w:t>Preparación del archivo de configuración</w:t>
      </w:r>
      <w:bookmarkEnd w:id="111"/>
    </w:p>
    <w:p w14:paraId="5F9EE8BC" w14:textId="6455876E"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Figura 5-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08C00C4C"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w:t>
      </w:r>
      <w:r w:rsidR="005537DA">
        <w:t xml:space="preserve">le </w:t>
      </w:r>
      <w:r>
        <w:t xml:space="preserve">indica al sistema que se encuentra en modo aprendizaje y que </w:t>
      </w:r>
      <w:r w:rsidR="001631EA">
        <w:t xml:space="preserve">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41AA4708" w:rsidR="001631EA" w:rsidRDefault="00D40B4C" w:rsidP="001A20F1">
      <w:r>
        <w:t>Para este ejemplo</w:t>
      </w:r>
      <w:r w:rsidR="001631EA">
        <w:t xml:space="preserve"> se ha definido una ventana de </w:t>
      </w:r>
      <w:r w:rsidR="001631EA" w:rsidRPr="001631EA">
        <w:rPr>
          <w:b/>
        </w:rPr>
        <w:t>tamaño 3</w:t>
      </w:r>
      <w:r w:rsidR="001631EA">
        <w:t>, por lo que no resultaría coherente desactivar el modo aprendizaje hasta tener</w:t>
      </w:r>
      <w:r>
        <w:t>,</w:t>
      </w:r>
      <w:r w:rsidR="001631EA">
        <w:t xml:space="preserve"> almenos</w:t>
      </w:r>
      <w:r>
        <w:t>,</w:t>
      </w:r>
      <w:r w:rsidR="001631EA">
        <w:t xml:space="preserve"> </w:t>
      </w:r>
      <w:r w:rsidR="001631EA" w:rsidRPr="001631EA">
        <w:rPr>
          <w:b/>
        </w:rPr>
        <w:t>3 exportaciones IPFIX</w:t>
      </w:r>
      <w:r w:rsidR="001631EA">
        <w:t>.</w:t>
      </w:r>
    </w:p>
    <w:p w14:paraId="7A05476B" w14:textId="075EC997" w:rsidR="001631EA" w:rsidRDefault="001631EA" w:rsidP="001A20F1">
      <w:r>
        <w:lastRenderedPageBreak/>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w:t>
      </w:r>
      <w:r w:rsidR="00D40B4C">
        <w:t>este modo</w:t>
      </w:r>
      <w:r w:rsidR="00C24C9F">
        <w:t>, ac</w:t>
      </w:r>
      <w:r w:rsidR="00D40B4C">
        <w:t>tivaremos la generación de alert</w:t>
      </w:r>
      <w:r w:rsidR="00C24C9F">
        <w:t xml:space="preserve">as nuevas. Esto permite la reportación de un log cuando se </w:t>
      </w:r>
      <w:r w:rsidR="00D40B4C">
        <w:t xml:space="preserve">ha </w:t>
      </w:r>
      <w:r w:rsidR="00C24C9F">
        <w:t>identificado un indicador que no se encuentra en el modelo estadístico.</w:t>
      </w:r>
    </w:p>
    <w:p w14:paraId="250F6BF4" w14:textId="3C646BFB" w:rsidR="00C24C9F" w:rsidRDefault="00D40B4C" w:rsidP="001A20F1">
      <w:r>
        <w:t>Cabe destacar</w:t>
      </w:r>
      <w:r w:rsidR="00C24C9F">
        <w:t xml:space="preserve"> que mientras el sistema no se encuentra en modo aprendiza</w:t>
      </w:r>
      <w:r>
        <w:t>je e</w:t>
      </w:r>
      <w:r w:rsidR="00C24C9F">
        <w:t>ste sigue aprendiend</w:t>
      </w:r>
      <w:r>
        <w:t xml:space="preserve">o con el tiempo. Esto se debe </w:t>
      </w:r>
      <w:r w:rsidR="00C24C9F">
        <w:t>a que el modelo estadístico se crea a tra</w:t>
      </w:r>
      <w:r>
        <w:t>vés de una ventana deslizante, p</w:t>
      </w:r>
      <w:r w:rsidR="00C24C9F">
        <w:t>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val="es-ES" w:eastAsia="es-ES"/>
          <w14:ligatures w14:val="none"/>
          <w14:cntxtAlts w14:val="0"/>
        </w:rPr>
        <w:drawing>
          <wp:inline distT="0" distB="0" distL="0" distR="0" wp14:anchorId="0BC78250" wp14:editId="2D998769">
            <wp:extent cx="4501367" cy="4829175"/>
            <wp:effectExtent l="0" t="0" r="0"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501367" cy="4829175"/>
                    </a:xfrm>
                    <a:prstGeom prst="rect">
                      <a:avLst/>
                    </a:prstGeom>
                  </pic:spPr>
                </pic:pic>
              </a:graphicData>
            </a:graphic>
          </wp:inline>
        </w:drawing>
      </w:r>
    </w:p>
    <w:p w14:paraId="59B17E16" w14:textId="68B63E53" w:rsidR="004127E7" w:rsidRPr="0038755C" w:rsidRDefault="0038755C" w:rsidP="0038755C">
      <w:pPr>
        <w:pStyle w:val="Epgrafe"/>
        <w:rPr>
          <w:b/>
          <w:bCs w:val="0"/>
          <w:i/>
          <w:noProof/>
          <w:sz w:val="20"/>
          <w:szCs w:val="22"/>
        </w:rPr>
      </w:pPr>
      <w:bookmarkStart w:id="112" w:name="_Toc534398463"/>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3</w:t>
      </w:r>
      <w:r w:rsidR="009E39AE">
        <w:rPr>
          <w:b/>
          <w:bCs w:val="0"/>
          <w:i/>
          <w:noProof/>
          <w:sz w:val="20"/>
          <w:szCs w:val="22"/>
        </w:rPr>
        <w:fldChar w:fldCharType="end"/>
      </w:r>
      <w:r w:rsidRPr="0038755C">
        <w:rPr>
          <w:b/>
          <w:bCs w:val="0"/>
          <w:i/>
          <w:noProof/>
          <w:sz w:val="20"/>
          <w:szCs w:val="22"/>
        </w:rPr>
        <w:t xml:space="preserve"> Configuración inicial.</w:t>
      </w:r>
      <w:bookmarkEnd w:id="112"/>
    </w:p>
    <w:p w14:paraId="1BCAC714" w14:textId="043F1521" w:rsidR="004316F1" w:rsidRDefault="004316F1" w:rsidP="004316F1">
      <w:pPr>
        <w:pStyle w:val="Ttulo3"/>
        <w:rPr>
          <w:lang w:val="es-ES_tradnl"/>
        </w:rPr>
      </w:pPr>
      <w:bookmarkStart w:id="113" w:name="_Toc534398918"/>
      <w:r>
        <w:rPr>
          <w:lang w:val="es-ES_tradnl"/>
        </w:rPr>
        <w:t>Ejecución del script</w:t>
      </w:r>
      <w:bookmarkEnd w:id="113"/>
    </w:p>
    <w:p w14:paraId="4D43FE44" w14:textId="6F0133EA" w:rsidR="004316F1" w:rsidRPr="003E43F8" w:rsidRDefault="003E43F8" w:rsidP="004316F1">
      <w: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val="es-ES"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915035"/>
                    </a:xfrm>
                    <a:prstGeom prst="rect">
                      <a:avLst/>
                    </a:prstGeom>
                  </pic:spPr>
                </pic:pic>
              </a:graphicData>
            </a:graphic>
          </wp:inline>
        </w:drawing>
      </w:r>
    </w:p>
    <w:p w14:paraId="1C63A6BD" w14:textId="1B7E7078" w:rsidR="003E43F8" w:rsidRPr="0038755C" w:rsidRDefault="0038755C" w:rsidP="0038755C">
      <w:pPr>
        <w:pStyle w:val="Epgrafe"/>
        <w:rPr>
          <w:b/>
          <w:bCs w:val="0"/>
          <w:i/>
          <w:noProof/>
          <w:sz w:val="20"/>
          <w:szCs w:val="22"/>
        </w:rPr>
      </w:pPr>
      <w:bookmarkStart w:id="114" w:name="_Toc534398464"/>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4</w:t>
      </w:r>
      <w:r w:rsidR="009E39AE">
        <w:rPr>
          <w:b/>
          <w:bCs w:val="0"/>
          <w:i/>
          <w:noProof/>
          <w:sz w:val="20"/>
          <w:szCs w:val="22"/>
        </w:rPr>
        <w:fldChar w:fldCharType="end"/>
      </w:r>
      <w:r w:rsidRPr="0038755C">
        <w:rPr>
          <w:b/>
          <w:bCs w:val="0"/>
          <w:i/>
          <w:noProof/>
          <w:sz w:val="20"/>
          <w:szCs w:val="22"/>
        </w:rPr>
        <w:t xml:space="preserve"> Ejecución del sistema programado.</w:t>
      </w:r>
      <w:bookmarkEnd w:id="114"/>
    </w:p>
    <w:p w14:paraId="5E9A2EA1" w14:textId="13B1EB6B"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w:t>
      </w:r>
      <w:r>
        <w:lastRenderedPageBreak/>
        <w:t xml:space="preserve">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val="es-ES" w:eastAsia="es-ES"/>
          <w14:ligatures w14:val="none"/>
          <w14:cntxtAlts w14:val="0"/>
        </w:rPr>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2531110"/>
                    </a:xfrm>
                    <a:prstGeom prst="rect">
                      <a:avLst/>
                    </a:prstGeom>
                  </pic:spPr>
                </pic:pic>
              </a:graphicData>
            </a:graphic>
          </wp:inline>
        </w:drawing>
      </w:r>
    </w:p>
    <w:p w14:paraId="1173A319" w14:textId="5E952D3F" w:rsidR="0038755C" w:rsidRPr="0038755C" w:rsidRDefault="0038755C" w:rsidP="0038755C">
      <w:pPr>
        <w:pStyle w:val="Epgrafe"/>
        <w:rPr>
          <w:b/>
          <w:bCs w:val="0"/>
          <w:i/>
          <w:noProof/>
          <w:sz w:val="20"/>
          <w:szCs w:val="22"/>
        </w:rPr>
      </w:pPr>
      <w:bookmarkStart w:id="115" w:name="_Toc534398465"/>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Pr="0038755C">
        <w:rPr>
          <w:b/>
          <w:bCs w:val="0"/>
          <w:i/>
          <w:noProof/>
          <w:sz w:val="20"/>
          <w:szCs w:val="22"/>
        </w:rPr>
        <w:t xml:space="preserve"> Indicadores temporales.</w:t>
      </w:r>
      <w:bookmarkEnd w:id="115"/>
    </w:p>
    <w:p w14:paraId="447E52CA" w14:textId="3F5A67C7" w:rsidR="004316F1" w:rsidRDefault="004316F1" w:rsidP="004316F1">
      <w:pPr>
        <w:pStyle w:val="Ttulo3"/>
        <w:rPr>
          <w:lang w:val="es-ES_tradnl"/>
        </w:rPr>
      </w:pPr>
      <w:bookmarkStart w:id="116" w:name="_Toc534398919"/>
      <w:r>
        <w:rPr>
          <w:lang w:val="es-ES_tradnl"/>
        </w:rPr>
        <w:t>Consultas tablas BBDD</w:t>
      </w:r>
      <w:bookmarkEnd w:id="116"/>
    </w:p>
    <w:p w14:paraId="3D3AF24A" w14:textId="54214207" w:rsidR="004316F1" w:rsidRDefault="002E7C56" w:rsidP="004316F1">
      <w:r>
        <w:t>Después de la ejecución del script deberían existir registros</w:t>
      </w:r>
      <w:r w:rsidR="00D40B4C">
        <w:t xml:space="preserve"> en las tablas de base de datos. Para ello</w:t>
      </w:r>
      <w:r>
        <w:t xml:space="preserve"> realizamos una consulta en la tabla del indicador aplicaciones y otra en tabla de estadísticos:</w:t>
      </w:r>
    </w:p>
    <w:p w14:paraId="0651D486" w14:textId="77777777" w:rsidR="0038755C" w:rsidRDefault="002E7C56" w:rsidP="0038755C">
      <w:pPr>
        <w:keepNext/>
        <w:jc w:val="center"/>
      </w:pPr>
      <w:r>
        <w:rPr>
          <w:noProof/>
          <w:lang w:val="es-ES" w:eastAsia="es-ES"/>
          <w14:ligatures w14:val="none"/>
          <w14:cntxtAlts w14:val="0"/>
        </w:rPr>
        <w:lastRenderedPageBreak/>
        <w:drawing>
          <wp:inline distT="0" distB="0" distL="0" distR="0" wp14:anchorId="28D80738" wp14:editId="5B3A52F9">
            <wp:extent cx="5419725" cy="5221039"/>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421565" cy="5222812"/>
                    </a:xfrm>
                    <a:prstGeom prst="rect">
                      <a:avLst/>
                    </a:prstGeom>
                  </pic:spPr>
                </pic:pic>
              </a:graphicData>
            </a:graphic>
          </wp:inline>
        </w:drawing>
      </w:r>
    </w:p>
    <w:p w14:paraId="2BEE98E2" w14:textId="52D089F2" w:rsidR="002E7C56" w:rsidRPr="0038755C" w:rsidRDefault="0038755C" w:rsidP="0038755C">
      <w:pPr>
        <w:pStyle w:val="Epgrafe"/>
        <w:rPr>
          <w:b/>
          <w:bCs w:val="0"/>
          <w:i/>
          <w:noProof/>
          <w:sz w:val="20"/>
          <w:szCs w:val="22"/>
        </w:rPr>
      </w:pPr>
      <w:bookmarkStart w:id="117" w:name="_Toc534398466"/>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6</w:t>
      </w:r>
      <w:r w:rsidR="009E39AE">
        <w:rPr>
          <w:b/>
          <w:bCs w:val="0"/>
          <w:i/>
          <w:noProof/>
          <w:sz w:val="20"/>
          <w:szCs w:val="22"/>
        </w:rPr>
        <w:fldChar w:fldCharType="end"/>
      </w:r>
      <w:r w:rsidRPr="0038755C">
        <w:rPr>
          <w:b/>
          <w:bCs w:val="0"/>
          <w:i/>
          <w:noProof/>
          <w:sz w:val="20"/>
          <w:szCs w:val="22"/>
        </w:rPr>
        <w:t xml:space="preserve"> Consulta de tabla aplicaciones.</w:t>
      </w:r>
      <w:bookmarkEnd w:id="117"/>
    </w:p>
    <w:p w14:paraId="3F50B677" w14:textId="77777777" w:rsidR="0038755C" w:rsidRDefault="0038755C" w:rsidP="008D50A1"/>
    <w:p w14:paraId="68B2704B" w14:textId="1AEEF045"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Esto resulta ser interesante, ya que si se obtiene</w:t>
      </w:r>
      <w:r w:rsidR="00D40B4C">
        <w:t>n</w:t>
      </w:r>
      <w:r>
        <w:t xml:space="preserv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38755C">
      <w:pPr>
        <w:keepNext/>
        <w:jc w:val="center"/>
      </w:pPr>
      <w:r>
        <w:rPr>
          <w:noProof/>
          <w:lang w:val="es-ES" w:eastAsia="es-ES"/>
          <w14:ligatures w14:val="none"/>
          <w14:cntxtAlts w14:val="0"/>
        </w:rPr>
        <w:drawing>
          <wp:inline distT="0" distB="0" distL="0" distR="0" wp14:anchorId="35102C35" wp14:editId="07A48936">
            <wp:extent cx="6041294" cy="1743075"/>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043345" cy="1743667"/>
                    </a:xfrm>
                    <a:prstGeom prst="rect">
                      <a:avLst/>
                    </a:prstGeom>
                  </pic:spPr>
                </pic:pic>
              </a:graphicData>
            </a:graphic>
          </wp:inline>
        </w:drawing>
      </w:r>
    </w:p>
    <w:p w14:paraId="48B89415" w14:textId="48DEC92F" w:rsidR="0038755C" w:rsidRPr="0038755C" w:rsidRDefault="0038755C" w:rsidP="0038755C">
      <w:pPr>
        <w:pStyle w:val="Epgrafe"/>
        <w:rPr>
          <w:b/>
          <w:bCs w:val="0"/>
          <w:i/>
          <w:noProof/>
          <w:sz w:val="20"/>
          <w:szCs w:val="22"/>
        </w:rPr>
      </w:pPr>
      <w:bookmarkStart w:id="118" w:name="_Toc534398467"/>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7</w:t>
      </w:r>
      <w:r w:rsidR="009E39AE">
        <w:rPr>
          <w:b/>
          <w:bCs w:val="0"/>
          <w:i/>
          <w:noProof/>
          <w:sz w:val="20"/>
          <w:szCs w:val="22"/>
        </w:rPr>
        <w:fldChar w:fldCharType="end"/>
      </w:r>
      <w:r w:rsidRPr="0038755C">
        <w:rPr>
          <w:b/>
          <w:bCs w:val="0"/>
          <w:i/>
          <w:noProof/>
          <w:sz w:val="20"/>
          <w:szCs w:val="22"/>
        </w:rPr>
        <w:t xml:space="preserve"> Consulta tabla estadísticos.</w:t>
      </w:r>
      <w:bookmarkEnd w:id="118"/>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1C674DB4" w:rsidR="008D50A1" w:rsidRDefault="008D50A1" w:rsidP="004E19C0">
      <w:pPr>
        <w:rPr>
          <w:noProof/>
        </w:rPr>
      </w:pPr>
      <w:r>
        <w:lastRenderedPageBreak/>
        <w:t>Como se observa</w:t>
      </w:r>
      <w:r w:rsidR="00CD24C2">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t>los indicadores sólo tienen una muestra</w:t>
      </w:r>
      <w:r w:rsidR="00D40B4C">
        <w:t>,</w:t>
      </w:r>
      <w:r w:rsidR="00CD24C2">
        <w:t xml:space="preserve"> por lo que la varianza ti</w:t>
      </w:r>
      <w:r w:rsidR="00D40B4C">
        <w:t>ene valor cero. E</w:t>
      </w:r>
      <w:r w:rsidR="00CD24C2">
        <w:t xml:space="preserve">n la </w:t>
      </w:r>
      <w:r w:rsidR="0038755C">
        <w:rPr>
          <w:b/>
          <w:i/>
          <w:noProof/>
          <w:sz w:val="20"/>
        </w:rPr>
        <w:t>Figura 5-8</w:t>
      </w:r>
      <w:r w:rsidR="00CD24C2">
        <w:t xml:space="preserve"> se muestra la misma consulta realizada en la </w:t>
      </w:r>
      <w:r w:rsidR="0038755C">
        <w:rPr>
          <w:b/>
          <w:i/>
          <w:noProof/>
          <w:sz w:val="20"/>
        </w:rPr>
        <w:t>Figura 5-7</w:t>
      </w:r>
      <w:r w:rsidR="00D40B4C">
        <w:rPr>
          <w:b/>
          <w:i/>
          <w:noProof/>
          <w:sz w:val="20"/>
        </w:rPr>
        <w:t xml:space="preserve">, </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val="es-ES"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189430" cy="1743797"/>
                    </a:xfrm>
                    <a:prstGeom prst="rect">
                      <a:avLst/>
                    </a:prstGeom>
                  </pic:spPr>
                </pic:pic>
              </a:graphicData>
            </a:graphic>
          </wp:inline>
        </w:drawing>
      </w:r>
    </w:p>
    <w:p w14:paraId="711DFEF1" w14:textId="02B5A684" w:rsidR="00C71259" w:rsidRDefault="0038755C" w:rsidP="0038755C">
      <w:pPr>
        <w:pStyle w:val="Epgrafe"/>
        <w:rPr>
          <w:b/>
          <w:bCs w:val="0"/>
          <w:i/>
          <w:noProof/>
          <w:sz w:val="20"/>
          <w:szCs w:val="22"/>
        </w:rPr>
      </w:pPr>
      <w:bookmarkStart w:id="119" w:name="_Toc534398468"/>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8</w:t>
      </w:r>
      <w:r w:rsidR="009E39AE">
        <w:rPr>
          <w:b/>
          <w:bCs w:val="0"/>
          <w:i/>
          <w:noProof/>
          <w:sz w:val="20"/>
          <w:szCs w:val="22"/>
        </w:rPr>
        <w:fldChar w:fldCharType="end"/>
      </w:r>
      <w:r w:rsidRPr="0038755C">
        <w:rPr>
          <w:b/>
          <w:bCs w:val="0"/>
          <w:i/>
          <w:noProof/>
          <w:sz w:val="20"/>
          <w:szCs w:val="22"/>
        </w:rPr>
        <w:t xml:space="preserve"> Segunda consulta a tabla estadísticos.</w:t>
      </w:r>
      <w:bookmarkEnd w:id="119"/>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20" w:name="_Toc534398920"/>
      <w:r>
        <w:rPr>
          <w:lang w:val="es-ES_tradnl"/>
        </w:rPr>
        <w:t>Errores</w:t>
      </w:r>
      <w:bookmarkEnd w:id="120"/>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val="es-ES" w:eastAsia="es-ES"/>
          <w14:ligatures w14:val="none"/>
          <w14:cntxtAlts w14:val="0"/>
        </w:rPr>
        <w:drawing>
          <wp:inline distT="0" distB="0" distL="0" distR="0" wp14:anchorId="2DB3E474" wp14:editId="3C5E3207">
            <wp:extent cx="5875865" cy="962025"/>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904428" cy="966702"/>
                    </a:xfrm>
                    <a:prstGeom prst="rect">
                      <a:avLst/>
                    </a:prstGeom>
                  </pic:spPr>
                </pic:pic>
              </a:graphicData>
            </a:graphic>
          </wp:inline>
        </w:drawing>
      </w:r>
    </w:p>
    <w:p w14:paraId="19A860DD" w14:textId="13244C17" w:rsidR="009F2954" w:rsidRPr="009F2954" w:rsidRDefault="009F2954" w:rsidP="009F2954">
      <w:pPr>
        <w:pStyle w:val="Epgrafe"/>
        <w:rPr>
          <w:b/>
          <w:bCs w:val="0"/>
          <w:i/>
          <w:noProof/>
          <w:sz w:val="20"/>
          <w:szCs w:val="22"/>
        </w:rPr>
      </w:pPr>
      <w:bookmarkStart w:id="121" w:name="_Toc534398469"/>
      <w:r w:rsidRPr="009F295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9</w:t>
      </w:r>
      <w:r w:rsidR="009E39AE">
        <w:rPr>
          <w:b/>
          <w:bCs w:val="0"/>
          <w:i/>
          <w:noProof/>
          <w:sz w:val="20"/>
          <w:szCs w:val="22"/>
        </w:rPr>
        <w:fldChar w:fldCharType="end"/>
      </w:r>
      <w:r w:rsidRPr="009F2954">
        <w:rPr>
          <w:b/>
          <w:bCs w:val="0"/>
          <w:i/>
          <w:noProof/>
          <w:sz w:val="20"/>
          <w:szCs w:val="22"/>
        </w:rPr>
        <w:t xml:space="preserve"> Ejecución del script con tráfico malicioso.</w:t>
      </w:r>
      <w:bookmarkEnd w:id="121"/>
    </w:p>
    <w:p w14:paraId="697287A2" w14:textId="77777777" w:rsidR="004E19C0" w:rsidRDefault="004E19C0" w:rsidP="004E19C0"/>
    <w:p w14:paraId="6CF52E3C" w14:textId="17B81C8F" w:rsidR="004E19C0" w:rsidRDefault="00FF7850" w:rsidP="004E19C0">
      <w:r>
        <w:t>En</w:t>
      </w:r>
      <w:r w:rsidR="009F2954">
        <w:t xml:space="preserve"> la </w:t>
      </w:r>
      <w:r w:rsidR="009F2954">
        <w:rPr>
          <w:b/>
          <w:bCs/>
          <w:i/>
          <w:noProof/>
          <w:sz w:val="20"/>
        </w:rPr>
        <w:t>Figura 5-10</w:t>
      </w:r>
      <w:r w:rsidR="009F2954">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val="es-ES" w:eastAsia="es-ES"/>
          <w14:ligatures w14:val="none"/>
          <w14:cntxtAlts w14:val="0"/>
        </w:rPr>
        <w:drawing>
          <wp:inline distT="0" distB="0" distL="0" distR="0" wp14:anchorId="0F4B7EC9" wp14:editId="5E4BA109">
            <wp:extent cx="5543550" cy="14382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543550" cy="1438275"/>
                    </a:xfrm>
                    <a:prstGeom prst="rect">
                      <a:avLst/>
                    </a:prstGeom>
                  </pic:spPr>
                </pic:pic>
              </a:graphicData>
            </a:graphic>
          </wp:inline>
        </w:drawing>
      </w:r>
    </w:p>
    <w:p w14:paraId="1C885C23" w14:textId="2BB9882C" w:rsidR="009F2954" w:rsidRDefault="009F2954" w:rsidP="009F2954">
      <w:pPr>
        <w:pStyle w:val="Epgrafe"/>
        <w:rPr>
          <w:b/>
          <w:bCs w:val="0"/>
          <w:i/>
          <w:noProof/>
          <w:sz w:val="20"/>
          <w:szCs w:val="22"/>
        </w:rPr>
      </w:pPr>
      <w:bookmarkStart w:id="122" w:name="_Toc534398470"/>
      <w:r w:rsidRPr="009F295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10</w:t>
      </w:r>
      <w:r w:rsidR="009E39AE">
        <w:rPr>
          <w:b/>
          <w:bCs w:val="0"/>
          <w:i/>
          <w:noProof/>
          <w:sz w:val="20"/>
          <w:szCs w:val="22"/>
        </w:rPr>
        <w:fldChar w:fldCharType="end"/>
      </w:r>
      <w:r w:rsidRPr="009F2954">
        <w:rPr>
          <w:b/>
          <w:bCs w:val="0"/>
          <w:i/>
          <w:noProof/>
          <w:sz w:val="20"/>
          <w:szCs w:val="22"/>
        </w:rPr>
        <w:t xml:space="preserve"> Consulta de logs.</w:t>
      </w:r>
      <w:bookmarkEnd w:id="122"/>
    </w:p>
    <w:p w14:paraId="615DC793" w14:textId="5FD9C1F3" w:rsidR="00AA5833" w:rsidRPr="00723166" w:rsidRDefault="00AA5833" w:rsidP="00AA5833">
      <w:r>
        <w:t xml:space="preserve">Como se puede observar, el indicador </w:t>
      </w:r>
      <w:r w:rsidRPr="00723166">
        <w:rPr>
          <w:b/>
          <w:i/>
        </w:rPr>
        <w:t>Un</w:t>
      </w:r>
      <w:r w:rsidR="00723166" w:rsidRPr="00723166">
        <w:rPr>
          <w:b/>
          <w:i/>
        </w:rPr>
        <w:t>known</w:t>
      </w:r>
      <w:r w:rsidR="00723166">
        <w:rPr>
          <w:b/>
          <w:i/>
        </w:rPr>
        <w:t xml:space="preserve"> </w:t>
      </w:r>
      <w:r w:rsidR="00723166">
        <w:t>ha sido clasificado como tráfico malicioso</w:t>
      </w:r>
      <w:r w:rsidR="00FF7850">
        <w:t>,</w:t>
      </w:r>
      <w:r w:rsidR="00723166">
        <w:t xml:space="preserve"> tanto en el test de la media móvil como el de la media exponencial móvil. En esta prueba el indicador ha obtenido un valor </w:t>
      </w:r>
      <w:r w:rsidR="00FF7850">
        <w:rPr>
          <w:b/>
          <w:i/>
        </w:rPr>
        <w:t>30120,</w:t>
      </w:r>
      <w:r w:rsidR="00723166">
        <w:rPr>
          <w:b/>
          <w:i/>
        </w:rPr>
        <w:t xml:space="preserve"> </w:t>
      </w:r>
      <w:r w:rsidR="00FF7850">
        <w:t>e</w:t>
      </w:r>
      <w:r w:rsidR="00723166">
        <w:t>sto significa que ha habi</w:t>
      </w:r>
      <w:r w:rsidR="00FF7850">
        <w:t>do 30120 flujos IP que nProbe</w:t>
      </w:r>
      <w:r w:rsidR="00723166">
        <w:t xml:space="preserve"> ha clasificado como desconocido. En base a este resultado podemos afirmar que el sistema funciona correctamente.</w:t>
      </w:r>
    </w:p>
    <w:p w14:paraId="38CB84E2" w14:textId="48ED2B3F" w:rsidR="00AA5833" w:rsidRDefault="00AA5833" w:rsidP="00AA5833">
      <w:r>
        <w:lastRenderedPageBreak/>
        <w:t>En ocasiones tendremos casos de indicadores nuevos</w:t>
      </w:r>
      <w:r w:rsidR="00723166">
        <w:t xml:space="preserve"> que no se han tenido en cuenta en la fase de aprendizaje del modelo</w:t>
      </w:r>
      <w:r>
        <w:t xml:space="preserve">, por lo que resulta interesante la generación de un log que muestre </w:t>
      </w:r>
      <w:r w:rsidR="00FF7850">
        <w:t>cuá</w:t>
      </w:r>
      <w:r w:rsidR="00723166">
        <w:t xml:space="preserve">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228E025F" w:rsidR="00723166" w:rsidRDefault="00723166" w:rsidP="00AA5833">
      <w:r>
        <w:t>Para verific</w:t>
      </w:r>
      <w:r w:rsidR="00FF7850">
        <w:t>ar el funcinamiento de esta caracte</w:t>
      </w:r>
      <w:r>
        <w:t>rística,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6C253DF5" w:rsidR="00723166" w:rsidRDefault="00723166" w:rsidP="00723166">
      <w:pPr>
        <w:pStyle w:val="Prrafodelista"/>
        <w:numPr>
          <w:ilvl w:val="0"/>
          <w:numId w:val="20"/>
        </w:numPr>
      </w:pPr>
      <w:r>
        <w:t>Youtube.</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77B6A95" w:rsidR="00652EE6" w:rsidRDefault="00652EE6" w:rsidP="00652EE6">
      <w:r>
        <w:t>Accederemos a Facebook, Youtube,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val="es-ES" w:eastAsia="es-ES"/>
          <w14:ligatures w14:val="none"/>
          <w14:cntxtAlts w14:val="0"/>
        </w:rPr>
        <w:drawing>
          <wp:inline distT="0" distB="0" distL="0" distR="0" wp14:anchorId="23E5F0BC" wp14:editId="47511910">
            <wp:extent cx="5612130" cy="2149475"/>
            <wp:effectExtent l="0" t="0" r="7620" b="317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612130" cy="2149475"/>
                    </a:xfrm>
                    <a:prstGeom prst="rect">
                      <a:avLst/>
                    </a:prstGeom>
                  </pic:spPr>
                </pic:pic>
              </a:graphicData>
            </a:graphic>
          </wp:inline>
        </w:drawing>
      </w:r>
    </w:p>
    <w:p w14:paraId="1D3577C8" w14:textId="3C7C0D3F" w:rsidR="00FA41F7" w:rsidRDefault="00652EE6" w:rsidP="00652EE6">
      <w:pPr>
        <w:pStyle w:val="Epgrafe"/>
        <w:rPr>
          <w:b/>
          <w:bCs w:val="0"/>
          <w:i/>
          <w:noProof/>
          <w:sz w:val="20"/>
          <w:szCs w:val="22"/>
        </w:rPr>
      </w:pPr>
      <w:bookmarkStart w:id="123" w:name="_Toc534398471"/>
      <w:r w:rsidRPr="00652EE6">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11</w:t>
      </w:r>
      <w:r w:rsidR="009E39AE">
        <w:rPr>
          <w:b/>
          <w:bCs w:val="0"/>
          <w:i/>
          <w:noProof/>
          <w:sz w:val="20"/>
          <w:szCs w:val="22"/>
        </w:rPr>
        <w:fldChar w:fldCharType="end"/>
      </w:r>
      <w:r w:rsidRPr="00652EE6">
        <w:rPr>
          <w:b/>
          <w:bCs w:val="0"/>
          <w:i/>
          <w:noProof/>
          <w:sz w:val="20"/>
          <w:szCs w:val="22"/>
        </w:rPr>
        <w:t xml:space="preserve"> Consulta en logs de nuevos indicadores.</w:t>
      </w:r>
      <w:bookmarkEnd w:id="123"/>
    </w:p>
    <w:p w14:paraId="4142B804" w14:textId="6EBC0F0C" w:rsidR="00652EE6" w:rsidRDefault="00652EE6" w:rsidP="00652EE6">
      <w:pPr>
        <w:rPr>
          <w:b/>
          <w:i/>
        </w:rPr>
      </w:pPr>
      <w:r>
        <w:t xml:space="preserve">Como se muestra en la </w:t>
      </w:r>
      <w:r>
        <w:rPr>
          <w:b/>
          <w:bCs/>
          <w:i/>
          <w:noProof/>
          <w:sz w:val="20"/>
        </w:rPr>
        <w:t>Figura 5-11</w:t>
      </w:r>
      <w:r>
        <w:t xml:space="preserve"> se puede verificar </w:t>
      </w:r>
      <w:r w:rsidR="004504A2">
        <w:t>como</w:t>
      </w:r>
      <w:r w:rsidR="00FF7850">
        <w:t>,</w:t>
      </w:r>
      <w:r>
        <w:t xml:space="preserve"> efectivamente</w:t>
      </w:r>
      <w:r w:rsidR="00FF7850">
        <w:t>,</w:t>
      </w:r>
      <w:r>
        <w:t xml:space="preserv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498DD14D" w:rsidR="009155B9" w:rsidRDefault="009155B9" w:rsidP="00BA652E">
      <w:pPr>
        <w:pStyle w:val="Ttulo3"/>
      </w:pPr>
      <w:bookmarkStart w:id="124" w:name="_Toc534398921"/>
      <w:r>
        <w:t>Indicador Unknown</w:t>
      </w:r>
      <w:bookmarkEnd w:id="124"/>
    </w:p>
    <w:p w14:paraId="5DE8DDB2" w14:textId="388BA44D" w:rsidR="009155B9" w:rsidRPr="002173E6" w:rsidRDefault="009155B9" w:rsidP="009155B9">
      <w:r w:rsidRPr="002173E6">
        <w:t xml:space="preserve">Este indicador corresponde </w:t>
      </w:r>
      <w:r w:rsidR="00FF7850">
        <w:t>al</w:t>
      </w:r>
      <w:r w:rsidRPr="002173E6">
        <w:t xml:space="preserve"> número de flujos marcados </w:t>
      </w:r>
      <w:r w:rsidR="00CA047F" w:rsidRPr="002173E6">
        <w:t>como</w:t>
      </w:r>
      <w:r w:rsidR="00FF7850">
        <w:t xml:space="preserve"> aplicación desconocida. C</w:t>
      </w:r>
      <w:r w:rsidRPr="002173E6">
        <w:t>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329D09CC" w:rsidR="006E02D4" w:rsidRDefault="008B5D35" w:rsidP="006E02D4">
      <w:pPr>
        <w:keepNext/>
        <w:jc w:val="center"/>
      </w:pPr>
      <w:r>
        <w:rPr>
          <w:noProof/>
          <w:lang w:val="es-ES" w:eastAsia="es-ES"/>
          <w14:ligatures w14:val="none"/>
          <w14:cntxtAlts w14:val="0"/>
        </w:rPr>
        <w:lastRenderedPageBreak/>
        <w:drawing>
          <wp:inline distT="0" distB="0" distL="0" distR="0" wp14:anchorId="4D8DA0D7" wp14:editId="2895FA21">
            <wp:extent cx="5400676" cy="2786064"/>
            <wp:effectExtent l="0" t="0" r="9525" b="1460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6E02D4">
        <w:rPr>
          <w:noProof/>
          <w:lang w:eastAsia="es-ES"/>
          <w14:ligatures w14:val="none"/>
          <w14:cntxtAlts w14:val="0"/>
        </w:rPr>
        <w:t xml:space="preserve"> </w:t>
      </w:r>
    </w:p>
    <w:p w14:paraId="4AF90BBE" w14:textId="0FA15969" w:rsidR="009155B9" w:rsidRPr="006E02D4" w:rsidRDefault="006E02D4" w:rsidP="006E02D4">
      <w:pPr>
        <w:pStyle w:val="Epgrafe"/>
        <w:rPr>
          <w:b/>
          <w:bCs w:val="0"/>
          <w:i/>
          <w:noProof/>
          <w:sz w:val="20"/>
          <w:szCs w:val="22"/>
        </w:rPr>
      </w:pPr>
      <w:bookmarkStart w:id="125" w:name="_Toc534398472"/>
      <w:r w:rsidRPr="006E02D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12</w:t>
      </w:r>
      <w:r w:rsidR="009E39AE">
        <w:rPr>
          <w:b/>
          <w:bCs w:val="0"/>
          <w:i/>
          <w:noProof/>
          <w:sz w:val="20"/>
          <w:szCs w:val="22"/>
        </w:rPr>
        <w:fldChar w:fldCharType="end"/>
      </w:r>
      <w:r w:rsidRPr="006E02D4">
        <w:rPr>
          <w:b/>
          <w:bCs w:val="0"/>
          <w:i/>
          <w:noProof/>
          <w:sz w:val="20"/>
          <w:szCs w:val="22"/>
        </w:rPr>
        <w:t xml:space="preserve"> Evolución temporal del indicador Unknown</w:t>
      </w:r>
      <w:r>
        <w:rPr>
          <w:b/>
          <w:bCs w:val="0"/>
          <w:i/>
          <w:noProof/>
          <w:sz w:val="20"/>
          <w:szCs w:val="22"/>
        </w:rPr>
        <w:t>.</w:t>
      </w:r>
      <w:bookmarkEnd w:id="125"/>
    </w:p>
    <w:p w14:paraId="5CAF4DCE" w14:textId="18370C41" w:rsidR="00B261D0" w:rsidRDefault="006E02D4" w:rsidP="00652EE6">
      <w:r>
        <w:t xml:space="preserve">Como se puede observar en la </w:t>
      </w:r>
      <w:r w:rsidRPr="006E02D4">
        <w:rPr>
          <w:b/>
          <w:bCs/>
          <w:i/>
          <w:noProof/>
          <w:sz w:val="20"/>
        </w:rPr>
        <w:t>Figura 5-12</w:t>
      </w:r>
      <w:r>
        <w:t xml:space="preserve"> </w:t>
      </w:r>
      <w:r w:rsidR="008B5D35">
        <w:t>los días 7 y 14</w:t>
      </w:r>
      <w:r>
        <w:t xml:space="preserve"> obtenemos un incremento considerable del indicador, por lo que el sistema lo detecta y reporta una anomalía en tal indicador. También resulta interesante fijarse en el comportamiento del sistema definiendo </w:t>
      </w:r>
      <w:r w:rsidR="003332D7">
        <w:t xml:space="preserve">la capacidad </w:t>
      </w:r>
      <w:r w:rsidR="00FF7850">
        <w:t>de la ventana a 3. Se observa có</w:t>
      </w:r>
      <w:r w:rsidR="003332D7">
        <w:t>mo el sistema tiene en cuenta las últimas 3 muestras.</w:t>
      </w:r>
    </w:p>
    <w:p w14:paraId="3D12B84F" w14:textId="77777777" w:rsidR="003332D7" w:rsidRDefault="003332D7" w:rsidP="00652EE6"/>
    <w:p w14:paraId="1192C51F" w14:textId="77777777" w:rsidR="00790061" w:rsidRDefault="00790061" w:rsidP="00790061">
      <w:pPr>
        <w:keepNext/>
        <w:jc w:val="center"/>
      </w:pPr>
      <w:r>
        <w:rPr>
          <w:noProof/>
          <w:lang w:val="es-ES" w:eastAsia="es-ES"/>
          <w14:ligatures w14:val="none"/>
          <w14:cntxtAlts w14:val="0"/>
        </w:rPr>
        <w:drawing>
          <wp:inline distT="0" distB="0" distL="0" distR="0" wp14:anchorId="24519E92" wp14:editId="37E8FFA1">
            <wp:extent cx="5562600" cy="2781300"/>
            <wp:effectExtent l="0" t="0" r="19050" b="1905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AA4EC92" w14:textId="64D67657" w:rsidR="00E1708A" w:rsidRDefault="00790061" w:rsidP="00790061">
      <w:pPr>
        <w:pStyle w:val="Epgrafe"/>
        <w:rPr>
          <w:b/>
          <w:bCs w:val="0"/>
          <w:i/>
          <w:noProof/>
          <w:sz w:val="20"/>
          <w:szCs w:val="22"/>
        </w:rPr>
      </w:pPr>
      <w:bookmarkStart w:id="126" w:name="_Toc534398473"/>
      <w:r w:rsidRPr="00790061">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361ED4">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13</w:t>
      </w:r>
      <w:r w:rsidR="009E39AE">
        <w:rPr>
          <w:b/>
          <w:bCs w:val="0"/>
          <w:i/>
          <w:noProof/>
          <w:sz w:val="20"/>
          <w:szCs w:val="22"/>
        </w:rPr>
        <w:fldChar w:fldCharType="end"/>
      </w:r>
      <w:r w:rsidRPr="00790061">
        <w:rPr>
          <w:b/>
          <w:bCs w:val="0"/>
          <w:i/>
          <w:noProof/>
          <w:sz w:val="20"/>
          <w:szCs w:val="22"/>
        </w:rPr>
        <w:t xml:space="preserve"> Evolución temporal indicador EMA.</w:t>
      </w:r>
      <w:bookmarkEnd w:id="126"/>
    </w:p>
    <w:p w14:paraId="701F83E0" w14:textId="10B01527" w:rsidR="00790061" w:rsidRDefault="00790061" w:rsidP="00790061">
      <w:r>
        <w:t xml:space="preserve">En la </w:t>
      </w:r>
      <w:r w:rsidRPr="00790061">
        <w:rPr>
          <w:b/>
          <w:bCs/>
          <w:i/>
          <w:noProof/>
          <w:sz w:val="20"/>
        </w:rPr>
        <w:t>F</w:t>
      </w:r>
      <w:r>
        <w:rPr>
          <w:b/>
          <w:bCs/>
          <w:i/>
          <w:noProof/>
          <w:sz w:val="20"/>
        </w:rPr>
        <w:t xml:space="preserve">igura 5-13  </w:t>
      </w:r>
      <w:r>
        <w:t xml:space="preserve">se muestra la evolución temporal del cálculo de la media exponencial móvil del indicador </w:t>
      </w:r>
      <w:r>
        <w:rPr>
          <w:i/>
        </w:rPr>
        <w:t xml:space="preserve">Unknown. </w:t>
      </w:r>
      <w:r>
        <w:t xml:space="preserve">A través de este gráfico podemos apreciar la importancia del parámetro </w:t>
      </w:r>
      <w:r w:rsidRPr="00790061">
        <w:rPr>
          <w:i/>
        </w:rPr>
        <w:t>Alpha</w:t>
      </w:r>
      <w:r w:rsidR="00FF7850">
        <w:rPr>
          <w:i/>
        </w:rPr>
        <w:t>.</w:t>
      </w:r>
      <w:r w:rsidR="00FF7850">
        <w:t>C</w:t>
      </w:r>
      <w:r>
        <w:t xml:space="preserve">uanto mayor sea el valor de este parámetro, más se acercará el valor de la </w:t>
      </w:r>
      <w:r>
        <w:rPr>
          <w:i/>
        </w:rPr>
        <w:t xml:space="preserve">EMA </w:t>
      </w:r>
      <w:r>
        <w:t>a la última muestra del indicador.</w:t>
      </w:r>
    </w:p>
    <w:p w14:paraId="0CB8333D" w14:textId="2F63BE85" w:rsidR="00790061" w:rsidRDefault="00790061" w:rsidP="00790061">
      <w:r>
        <w:t xml:space="preserve">En este caso, hemos obtenido detección de anomalías en los días 6, 7, 8, 13 y 14 cuando </w:t>
      </w:r>
      <w:r>
        <w:rPr>
          <w:i/>
        </w:rPr>
        <w:t xml:space="preserve">Alpha </w:t>
      </w:r>
      <w:r>
        <w:t xml:space="preserve"> tiene valor </w:t>
      </w:r>
      <w:r w:rsidRPr="00790061">
        <w:rPr>
          <w:b/>
        </w:rPr>
        <w:t>0.1</w:t>
      </w:r>
      <w:r w:rsidR="00FF7850">
        <w:t>. E</w:t>
      </w:r>
      <w:r>
        <w:t xml:space="preserve">n cambio, cuando </w:t>
      </w:r>
      <w:r>
        <w:rPr>
          <w:i/>
        </w:rPr>
        <w:t xml:space="preserve">Alpha </w:t>
      </w:r>
      <w:r>
        <w:t xml:space="preserve">tiene valor </w:t>
      </w:r>
      <w:r w:rsidRPr="00790061">
        <w:rPr>
          <w:b/>
        </w:rPr>
        <w:t>0.3</w:t>
      </w:r>
      <w:r w:rsidR="00FF7850">
        <w:t xml:space="preserve"> s</w:t>
      </w:r>
      <w:r w:rsidR="00BA652E">
        <w:t>e obtiene correctamente la detección en los días 7 y 14.</w:t>
      </w:r>
    </w:p>
    <w:p w14:paraId="30A54EC8" w14:textId="77777777" w:rsidR="00BA652E" w:rsidRPr="00BA652E" w:rsidRDefault="00BA652E" w:rsidP="00790061"/>
    <w:p w14:paraId="1BF900EB" w14:textId="77777777" w:rsidR="00E1708A" w:rsidRDefault="00E1708A" w:rsidP="00652EE6"/>
    <w:p w14:paraId="246C746D" w14:textId="6DC94851" w:rsidR="00612654" w:rsidRDefault="00612654" w:rsidP="00612654">
      <w:pPr>
        <w:tabs>
          <w:tab w:val="clear" w:pos="8789"/>
          <w:tab w:val="left" w:pos="1125"/>
        </w:tabs>
      </w:pPr>
    </w:p>
    <w:p w14:paraId="39E922FE" w14:textId="7F12E586" w:rsidR="00612654" w:rsidRDefault="00612654" w:rsidP="00612654"/>
    <w:p w14:paraId="12FC3075" w14:textId="77777777" w:rsidR="004E19C0" w:rsidRPr="00612654" w:rsidRDefault="004E19C0" w:rsidP="00612654">
      <w:pPr>
        <w:sectPr w:rsidR="004E19C0" w:rsidRPr="00612654" w:rsidSect="0012268C">
          <w:type w:val="oddPage"/>
          <w:pgSz w:w="11900" w:h="16840" w:code="11"/>
          <w:pgMar w:top="1418" w:right="1134" w:bottom="851" w:left="1134" w:header="284" w:footer="342" w:gutter="284"/>
          <w:cols w:space="708"/>
          <w:titlePg/>
          <w:docGrid w:linePitch="360"/>
        </w:sectPr>
      </w:pPr>
    </w:p>
    <w:p w14:paraId="1ED066E9" w14:textId="77777777" w:rsidR="000454D8" w:rsidRPr="00A270BF" w:rsidRDefault="000454D8" w:rsidP="0018156B">
      <w:bookmarkStart w:id="127" w:name="_Ref327721819"/>
      <w:bookmarkEnd w:id="2"/>
    </w:p>
    <w:p w14:paraId="64A50865" w14:textId="4FAEB9FB" w:rsidR="004C0339" w:rsidRPr="00A270BF" w:rsidRDefault="004C0339" w:rsidP="004C0339">
      <w:pPr>
        <w:pStyle w:val="Ttulo1"/>
      </w:pPr>
      <w:bookmarkStart w:id="128" w:name="_Toc534398922"/>
      <w:r>
        <w:t>Conclusiones y líneas futuras</w:t>
      </w:r>
      <w:bookmarkEnd w:id="128"/>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val="es-ES"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AD7697" w:rsidRPr="004C0339" w:rsidRDefault="00AD7697"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AD7697" w:rsidRPr="003533F5" w:rsidRDefault="00AD7697"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AD7697" w:rsidRPr="003533F5" w:rsidRDefault="00AD7697"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AD7697" w:rsidRPr="004C0339" w:rsidRDefault="00AD7697"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AD7697" w:rsidRPr="003533F5" w:rsidRDefault="00AD7697"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AD7697" w:rsidRPr="003533F5" w:rsidRDefault="00AD7697"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4602C9AB"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w:t>
      </w:r>
      <w:r w:rsidR="00261D6E">
        <w:t xml:space="preserve"> obtenidos</w:t>
      </w:r>
      <w:r w:rsidR="00B261D0">
        <w:t xml:space="preserve">. También se aportarán ideas para las posibles </w:t>
      </w:r>
      <w:r w:rsidR="00ED202E">
        <w:t xml:space="preserve">futuras </w:t>
      </w:r>
      <w:r w:rsidR="00B261D0">
        <w:t>mejo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29" w:name="_Toc534398923"/>
      <w:r>
        <w:rPr>
          <w:lang w:val="es-ES_tradnl"/>
        </w:rPr>
        <w:t>Conclusiones</w:t>
      </w:r>
      <w:bookmarkEnd w:id="129"/>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F587E0" w:rsidR="002173E6" w:rsidRDefault="00076807" w:rsidP="002173E6">
      <w:pPr>
        <w:pStyle w:val="Prrafodelista"/>
        <w:numPr>
          <w:ilvl w:val="0"/>
          <w:numId w:val="23"/>
        </w:numPr>
      </w:pPr>
      <w:r>
        <w:t>Se ha</w:t>
      </w:r>
      <w:r w:rsidR="00ED202E">
        <w:t>n</w:t>
      </w:r>
      <w:r>
        <w:t xml:space="preserve"> investigado y probado </w:t>
      </w:r>
      <w:r w:rsidR="00ED202E">
        <w:t>en profundidad las diferentes te</w:t>
      </w:r>
      <w:r>
        <w:t>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89EBA8A" w:rsidR="00076807" w:rsidRDefault="00076807" w:rsidP="002173E6">
      <w:pPr>
        <w:pStyle w:val="Prrafodelista"/>
        <w:numPr>
          <w:ilvl w:val="0"/>
          <w:numId w:val="23"/>
        </w:numPr>
      </w:pPr>
      <w:r>
        <w:t>Comparativa</w:t>
      </w:r>
      <w:r w:rsidR="00ED202E">
        <w:t xml:space="preserve"> de las diferentes te</w:t>
      </w:r>
      <w:r>
        <w:t>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1EFC81ED" w:rsidR="00076807" w:rsidRDefault="00076807" w:rsidP="002173E6">
      <w:pPr>
        <w:pStyle w:val="Prrafodelista"/>
        <w:numPr>
          <w:ilvl w:val="0"/>
          <w:numId w:val="23"/>
        </w:numPr>
      </w:pPr>
      <w:r>
        <w:t>Desarrollo de un sistema con capacidad de aprendizaje de patron</w:t>
      </w:r>
      <w:r w:rsidR="00ED202E">
        <w:t>es de comportamiento en una red</w:t>
      </w:r>
      <w:r>
        <w:t xml:space="preserve"> para la detección de vulnerabilidades.</w:t>
      </w:r>
    </w:p>
    <w:p w14:paraId="061258E2" w14:textId="57518BA3" w:rsidR="00076807" w:rsidRDefault="00076807" w:rsidP="002173E6">
      <w:pPr>
        <w:pStyle w:val="Prrafodelista"/>
        <w:numPr>
          <w:ilvl w:val="0"/>
          <w:numId w:val="23"/>
        </w:numPr>
      </w:pPr>
      <w:r>
        <w:t>El software desarrollado es completament</w:t>
      </w:r>
      <w:r w:rsidR="00ED202E">
        <w:t xml:space="preserve">e configurable para el usuario. Es </w:t>
      </w:r>
      <w:r>
        <w:t xml:space="preserve">escalable y </w:t>
      </w:r>
      <w:r w:rsidR="00ED202E">
        <w:t>se adapta</w:t>
      </w:r>
      <w:r>
        <w:t xml:space="preserve"> a diferentes volúmenes de tráfico.</w:t>
      </w:r>
    </w:p>
    <w:p w14:paraId="360DEEB0" w14:textId="25C7EF45" w:rsidR="00076807" w:rsidRDefault="00ED202E" w:rsidP="002173E6">
      <w:pPr>
        <w:pStyle w:val="Prrafodelista"/>
        <w:numPr>
          <w:ilvl w:val="0"/>
          <w:numId w:val="23"/>
        </w:numPr>
      </w:pPr>
      <w:r>
        <w:t>Profundizaje en el lenguaje Python, el más usado</w:t>
      </w:r>
      <w:r w:rsidR="00076807">
        <w:t xml:space="preserve"> en el mundo de la ciberseguridad</w:t>
      </w:r>
      <w:r>
        <w:t>.</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0232E198" w:rsidR="00C06A54" w:rsidRDefault="00C06A54" w:rsidP="00C06A54">
      <w:r>
        <w:t xml:space="preserve">En base a las pruebas y resultados </w:t>
      </w:r>
      <w:r w:rsidR="00ED202E">
        <w:t xml:space="preserve">obtenidos </w:t>
      </w:r>
      <w:r>
        <w:t>se puede llegar a la conclusión de que el sistema desarrollado funciona correctamente. Se obtienen logs cuando se alimenta al sistema con tráfico malicioso.</w:t>
      </w:r>
    </w:p>
    <w:p w14:paraId="5C15C4EC" w14:textId="24A23C12" w:rsidR="00DF0AD9" w:rsidRPr="00A270BF" w:rsidRDefault="00DF0AD9" w:rsidP="00C06A54">
      <w:r>
        <w:t>Cab</w:t>
      </w:r>
      <w:r w:rsidR="00ED202E">
        <w:t>e destacar</w:t>
      </w:r>
      <w:r>
        <w:t xml:space="preserve">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w:t>
      </w:r>
      <w:r w:rsidR="00ED202E">
        <w:t xml:space="preserve">y </w:t>
      </w:r>
      <w:r>
        <w:t>sistemas como el desarrollado en este estudio, pueden detectar y conseguir así la mitigación de riesgos.</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30" w:name="_Toc534398924"/>
      <w:r>
        <w:rPr>
          <w:lang w:val="es-ES_tradnl"/>
        </w:rPr>
        <w:lastRenderedPageBreak/>
        <w:t>Lí</w:t>
      </w:r>
      <w:r w:rsidR="002173E6">
        <w:rPr>
          <w:lang w:val="es-ES_tradnl"/>
        </w:rPr>
        <w:t>neas futuras</w:t>
      </w:r>
      <w:bookmarkEnd w:id="130"/>
    </w:p>
    <w:p w14:paraId="0A4027B7" w14:textId="296CC785" w:rsidR="00E704BB" w:rsidRDefault="00DF0AD9" w:rsidP="002173E6">
      <w:r>
        <w:t>Deb</w:t>
      </w:r>
      <w:r w:rsidR="00E704BB">
        <w:t xml:space="preserve">ido a que el presente trabajo se trata de una primera </w:t>
      </w:r>
      <w:r>
        <w:t>investigación</w:t>
      </w:r>
      <w:r w:rsidR="00E704BB">
        <w:t xml:space="preserve"> en la </w:t>
      </w:r>
      <w:r w:rsidR="00ED202E">
        <w:t>detección de vulnerabilidades e</w:t>
      </w:r>
      <w:r w:rsidR="00E704BB">
        <w:t>xisten posibl</w:t>
      </w:r>
      <w:r w:rsidR="00ED202E">
        <w:t>es líneas de mejora que permitirían</w:t>
      </w:r>
      <w:r w:rsidR="00E704BB">
        <w:t xml:space="preserve"> el avance de la investigación y desarrollo:</w:t>
      </w:r>
    </w:p>
    <w:p w14:paraId="6E402D79" w14:textId="4D4AD4D1" w:rsidR="00E704BB" w:rsidRDefault="00E704BB" w:rsidP="00E704BB">
      <w:pPr>
        <w:pStyle w:val="Prrafodelista"/>
        <w:numPr>
          <w:ilvl w:val="0"/>
          <w:numId w:val="26"/>
        </w:numPr>
      </w:pPr>
      <w:r>
        <w:t xml:space="preserve">Unificar indicadores similares para evitar tener </w:t>
      </w:r>
      <w:r w:rsidR="00ED202E">
        <w:t>un gran número</w:t>
      </w:r>
      <w:r>
        <w:t xml:space="preserve">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512BB28F" w:rsidR="00E704BB" w:rsidRDefault="00E704BB" w:rsidP="00E704BB">
      <w:pPr>
        <w:pStyle w:val="Prrafodelista"/>
        <w:numPr>
          <w:ilvl w:val="0"/>
          <w:numId w:val="26"/>
        </w:numPr>
      </w:pPr>
      <w:r>
        <w:t>Añadir nuevas aplicaciones a la librería nDPI para aumentar el abánico de detecciones de aplicaciones.</w:t>
      </w: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7F0D05">
          <w:footerReference w:type="even" r:id="rId86"/>
          <w:type w:val="oddPage"/>
          <w:pgSz w:w="11900" w:h="16840" w:code="11"/>
          <w:pgMar w:top="1534" w:right="1134" w:bottom="851" w:left="1134" w:header="426" w:footer="342" w:gutter="284"/>
          <w:cols w:space="708"/>
          <w:titlePg/>
          <w:docGrid w:linePitch="360"/>
        </w:sectPr>
      </w:pPr>
      <w:bookmarkStart w:id="131" w:name="_Toc345079975"/>
      <w:bookmarkStart w:id="132" w:name="_Toc229935397"/>
      <w:bookmarkStart w:id="133" w:name="_Toc229935589"/>
    </w:p>
    <w:p w14:paraId="4B4926C9" w14:textId="1541C594" w:rsidR="00564F46" w:rsidRPr="00A270BF" w:rsidRDefault="00564F46" w:rsidP="006F4192">
      <w:pPr>
        <w:pStyle w:val="Ttulo1"/>
        <w:numPr>
          <w:ilvl w:val="0"/>
          <w:numId w:val="0"/>
        </w:numPr>
        <w:jc w:val="both"/>
      </w:pPr>
    </w:p>
    <w:p w14:paraId="15CAF7B8" w14:textId="77777777" w:rsidR="009A71A2" w:rsidRPr="00A270BF" w:rsidRDefault="00792620" w:rsidP="00B00C7B">
      <w:pPr>
        <w:pStyle w:val="Ttulo1"/>
        <w:numPr>
          <w:ilvl w:val="0"/>
          <w:numId w:val="0"/>
        </w:numPr>
      </w:pPr>
      <w:bookmarkStart w:id="134" w:name="_Toc534398925"/>
      <w:r w:rsidRPr="00A270BF">
        <w:t>Referenc</w:t>
      </w:r>
      <w:r w:rsidR="00850E80" w:rsidRPr="00A270BF">
        <w:t>ia</w:t>
      </w:r>
      <w:r w:rsidRPr="00A270BF">
        <w:t>s</w:t>
      </w:r>
      <w:bookmarkEnd w:id="131"/>
      <w:bookmarkEnd w:id="132"/>
      <w:bookmarkEnd w:id="133"/>
      <w:bookmarkEnd w:id="134"/>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Túnel (informática) - Wikipedia, la enciclopedia libre.” [Online]. Available: 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lastRenderedPageBreak/>
        <w:t>[49]</w:t>
      </w:r>
      <w:r w:rsidRPr="00AC1A2B">
        <w:rPr>
          <w:rFonts w:cs="Times New Roman"/>
          <w:noProof/>
          <w:szCs w:val="24"/>
        </w:rPr>
        <w:tab/>
        <w:t>“MySQL 8.0 Reference Manual - Including MySQL NDB Cluster 8.0.”</w:t>
      </w:r>
    </w:p>
    <w:p w14:paraId="33CAFB19" w14:textId="04B4F9C9" w:rsidR="000454D8" w:rsidRDefault="00564F46" w:rsidP="00AC1A2B">
      <w:pPr>
        <w:autoSpaceDE w:val="0"/>
        <w:autoSpaceDN w:val="0"/>
        <w:adjustRightInd w:val="0"/>
        <w:ind w:left="640" w:hanging="640"/>
      </w:pPr>
      <w:r w:rsidRPr="00A270BF">
        <w:fldChar w:fldCharType="end"/>
      </w:r>
      <w:bookmarkStart w:id="135" w:name="_Toc345079976"/>
      <w:bookmarkStart w:id="136" w:name="_Toc229935398"/>
      <w:bookmarkStart w:id="137" w:name="_Toc229935590"/>
      <w:bookmarkEnd w:id="127"/>
      <w:bookmarkEnd w:id="135"/>
      <w:bookmarkEnd w:id="136"/>
      <w:bookmarkEnd w:id="137"/>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67E25313" w14:textId="77777777" w:rsidR="007F0D05" w:rsidRDefault="007F0D05" w:rsidP="007F0D05">
      <w:pPr>
        <w:tabs>
          <w:tab w:val="clear" w:pos="8789"/>
          <w:tab w:val="left" w:pos="7126"/>
        </w:tabs>
        <w:jc w:val="left"/>
        <w:sectPr w:rsidR="007F0D05" w:rsidSect="0012268C">
          <w:headerReference w:type="even" r:id="rId87"/>
          <w:headerReference w:type="default" r:id="rId88"/>
          <w:type w:val="oddPage"/>
          <w:pgSz w:w="11900" w:h="16840" w:code="11"/>
          <w:pgMar w:top="1418" w:right="1134" w:bottom="851" w:left="1134" w:header="284" w:footer="342" w:gutter="284"/>
          <w:cols w:space="708"/>
          <w:titlePg/>
          <w:docGrid w:linePitch="360"/>
        </w:sectPr>
      </w:pPr>
    </w:p>
    <w:p w14:paraId="415881A1" w14:textId="77777777" w:rsidR="00E11439" w:rsidRDefault="00E11439" w:rsidP="007F0D05">
      <w:pPr>
        <w:autoSpaceDE w:val="0"/>
        <w:autoSpaceDN w:val="0"/>
        <w:adjustRightInd w:val="0"/>
      </w:pPr>
    </w:p>
    <w:p w14:paraId="597B41E5" w14:textId="77777777" w:rsidR="00E11439" w:rsidRPr="00A270BF" w:rsidRDefault="00E11439" w:rsidP="00E11439">
      <w:pPr>
        <w:pStyle w:val="Ttulo1"/>
        <w:numPr>
          <w:ilvl w:val="0"/>
          <w:numId w:val="0"/>
        </w:numPr>
        <w:jc w:val="both"/>
      </w:pPr>
    </w:p>
    <w:p w14:paraId="689BC4BB" w14:textId="5D9BE5EF" w:rsidR="00E11439" w:rsidRPr="00A270BF" w:rsidRDefault="00E11439" w:rsidP="00E11439">
      <w:pPr>
        <w:pStyle w:val="Ttulo1"/>
        <w:numPr>
          <w:ilvl w:val="0"/>
          <w:numId w:val="0"/>
        </w:numPr>
      </w:pPr>
      <w:bookmarkStart w:id="138" w:name="_Toc534398926"/>
      <w:r>
        <w:t>ANEXO A: Instalación del proyecto</w:t>
      </w:r>
      <w:bookmarkEnd w:id="138"/>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4886325" cy="1171575"/>
                    </a:xfrm>
                    <a:prstGeom prst="rect">
                      <a:avLst/>
                    </a:prstGeom>
                  </pic:spPr>
                </pic:pic>
              </a:graphicData>
            </a:graphic>
          </wp:inline>
        </w:drawing>
      </w:r>
    </w:p>
    <w:p w14:paraId="2070744C" w14:textId="49B431C4" w:rsidR="000F3603" w:rsidRDefault="004A0BBF" w:rsidP="004A0BBF">
      <w:pPr>
        <w:pStyle w:val="Epgrafe"/>
        <w:rPr>
          <w:b/>
          <w:bCs w:val="0"/>
          <w:i/>
          <w:noProof/>
          <w:sz w:val="20"/>
          <w:szCs w:val="22"/>
        </w:rPr>
      </w:pPr>
      <w:bookmarkStart w:id="139" w:name="_Toc534398474"/>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1</w:t>
      </w:r>
      <w:r w:rsidR="009E39AE">
        <w:rPr>
          <w:b/>
          <w:bCs w:val="0"/>
          <w:i/>
          <w:noProof/>
          <w:sz w:val="20"/>
          <w:szCs w:val="22"/>
        </w:rPr>
        <w:fldChar w:fldCharType="end"/>
      </w:r>
      <w:r w:rsidRPr="004A0BBF">
        <w:rPr>
          <w:b/>
          <w:bCs w:val="0"/>
          <w:i/>
          <w:noProof/>
          <w:sz w:val="20"/>
          <w:szCs w:val="22"/>
        </w:rPr>
        <w:t xml:space="preserve"> instalación del proyecto.</w:t>
      </w:r>
      <w:bookmarkEnd w:id="139"/>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4886325" cy="1000125"/>
                    </a:xfrm>
                    <a:prstGeom prst="rect">
                      <a:avLst/>
                    </a:prstGeom>
                  </pic:spPr>
                </pic:pic>
              </a:graphicData>
            </a:graphic>
          </wp:inline>
        </w:drawing>
      </w:r>
    </w:p>
    <w:p w14:paraId="2FBD15D0" w14:textId="3545F15D" w:rsidR="004A0BBF" w:rsidRPr="00337D43" w:rsidRDefault="00337D43" w:rsidP="00337D43">
      <w:pPr>
        <w:pStyle w:val="Epgrafe"/>
        <w:rPr>
          <w:b/>
          <w:bCs w:val="0"/>
          <w:i/>
          <w:noProof/>
          <w:sz w:val="20"/>
          <w:szCs w:val="22"/>
        </w:rPr>
      </w:pPr>
      <w:bookmarkStart w:id="140" w:name="_Toc534398475"/>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361ED4">
        <w:rPr>
          <w:b/>
          <w:bCs w:val="0"/>
          <w:i/>
          <w:noProof/>
          <w:sz w:val="20"/>
          <w:szCs w:val="22"/>
        </w:rPr>
        <w:t>2</w:t>
      </w:r>
      <w:r w:rsidR="009E39AE">
        <w:rPr>
          <w:b/>
          <w:bCs w:val="0"/>
          <w:i/>
          <w:noProof/>
          <w:sz w:val="20"/>
          <w:szCs w:val="22"/>
        </w:rPr>
        <w:fldChar w:fldCharType="end"/>
      </w:r>
      <w:r w:rsidRPr="00337D43">
        <w:rPr>
          <w:b/>
          <w:bCs w:val="0"/>
          <w:i/>
          <w:noProof/>
          <w:sz w:val="20"/>
          <w:szCs w:val="22"/>
        </w:rPr>
        <w:t xml:space="preserve"> Error en la instalación.</w:t>
      </w:r>
      <w:bookmarkEnd w:id="140"/>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lastRenderedPageBreak/>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2D24A415" w14:textId="77777777" w:rsidR="007F0D05" w:rsidRDefault="007F0D05" w:rsidP="007F0D05">
      <w:pPr>
        <w:tabs>
          <w:tab w:val="clear" w:pos="8789"/>
          <w:tab w:val="left" w:pos="7126"/>
        </w:tabs>
        <w:jc w:val="left"/>
        <w:sectPr w:rsidR="007F0D05" w:rsidSect="0012268C">
          <w:headerReference w:type="even" r:id="rId91"/>
          <w:headerReference w:type="default" r:id="rId92"/>
          <w:type w:val="oddPage"/>
          <w:pgSz w:w="11900" w:h="16840" w:code="11"/>
          <w:pgMar w:top="1418" w:right="1134" w:bottom="851" w:left="1134" w:header="284" w:footer="342" w:gutter="284"/>
          <w:cols w:space="708"/>
          <w:titlePg/>
          <w:docGrid w:linePitch="360"/>
        </w:sectPr>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bookmarkStart w:id="141" w:name="_Toc534398927"/>
      <w:r>
        <w:t>ANEXO B: Estructura del proyecto</w:t>
      </w:r>
      <w:bookmarkEnd w:id="141"/>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612130" cy="3274695"/>
                    </a:xfrm>
                    <a:prstGeom prst="rect">
                      <a:avLst/>
                    </a:prstGeom>
                  </pic:spPr>
                </pic:pic>
              </a:graphicData>
            </a:graphic>
          </wp:inline>
        </w:drawing>
      </w:r>
    </w:p>
    <w:p w14:paraId="73C20F6D" w14:textId="344221A6" w:rsidR="00E11439" w:rsidRPr="009E39AE" w:rsidRDefault="00337D43" w:rsidP="00337D43">
      <w:pPr>
        <w:pStyle w:val="Epgrafe"/>
        <w:rPr>
          <w:b/>
          <w:bCs w:val="0"/>
          <w:i/>
          <w:noProof/>
          <w:sz w:val="20"/>
          <w:szCs w:val="22"/>
        </w:rPr>
      </w:pPr>
      <w:bookmarkStart w:id="142" w:name="_Toc534398476"/>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361ED4">
        <w:rPr>
          <w:b/>
          <w:bCs w:val="0"/>
          <w:i/>
          <w:noProof/>
          <w:sz w:val="20"/>
          <w:szCs w:val="22"/>
        </w:rPr>
        <w:t>1</w:t>
      </w:r>
      <w:r w:rsidR="009E39AE" w:rsidRPr="009E39AE">
        <w:rPr>
          <w:b/>
          <w:bCs w:val="0"/>
          <w:i/>
          <w:noProof/>
          <w:sz w:val="20"/>
          <w:szCs w:val="22"/>
        </w:rPr>
        <w:fldChar w:fldCharType="end"/>
      </w:r>
      <w:r w:rsidRPr="009E39AE">
        <w:rPr>
          <w:b/>
          <w:bCs w:val="0"/>
          <w:i/>
          <w:noProof/>
          <w:sz w:val="20"/>
          <w:szCs w:val="22"/>
        </w:rPr>
        <w:t xml:space="preserve"> Carpeta tfg.</w:t>
      </w:r>
      <w:bookmarkEnd w:id="142"/>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612130" cy="3303905"/>
                    </a:xfrm>
                    <a:prstGeom prst="rect">
                      <a:avLst/>
                    </a:prstGeom>
                  </pic:spPr>
                </pic:pic>
              </a:graphicData>
            </a:graphic>
          </wp:inline>
        </w:drawing>
      </w:r>
    </w:p>
    <w:p w14:paraId="132FFF59" w14:textId="0BF0A981" w:rsidR="00337D43" w:rsidRPr="009E39AE" w:rsidRDefault="00337D43" w:rsidP="00337D43">
      <w:pPr>
        <w:pStyle w:val="Epgrafe"/>
        <w:rPr>
          <w:b/>
          <w:bCs w:val="0"/>
          <w:i/>
          <w:noProof/>
          <w:sz w:val="20"/>
          <w:szCs w:val="22"/>
        </w:rPr>
      </w:pPr>
      <w:bookmarkStart w:id="143" w:name="_Toc534398477"/>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361ED4">
        <w:rPr>
          <w:b/>
          <w:bCs w:val="0"/>
          <w:i/>
          <w:noProof/>
          <w:sz w:val="20"/>
          <w:szCs w:val="22"/>
        </w:rPr>
        <w:t>2</w:t>
      </w:r>
      <w:r w:rsidR="009E39AE" w:rsidRPr="009E39AE">
        <w:rPr>
          <w:b/>
          <w:bCs w:val="0"/>
          <w:i/>
          <w:noProof/>
          <w:sz w:val="20"/>
          <w:szCs w:val="22"/>
        </w:rPr>
        <w:fldChar w:fldCharType="end"/>
      </w:r>
      <w:r w:rsidRPr="009E39AE">
        <w:rPr>
          <w:b/>
          <w:bCs w:val="0"/>
          <w:i/>
          <w:noProof/>
          <w:sz w:val="20"/>
          <w:szCs w:val="22"/>
        </w:rPr>
        <w:t xml:space="preserve"> Carpeta indicadores.</w:t>
      </w:r>
      <w:bookmarkEnd w:id="143"/>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612130" cy="3289935"/>
                    </a:xfrm>
                    <a:prstGeom prst="rect">
                      <a:avLst/>
                    </a:prstGeom>
                  </pic:spPr>
                </pic:pic>
              </a:graphicData>
            </a:graphic>
          </wp:inline>
        </w:drawing>
      </w:r>
    </w:p>
    <w:p w14:paraId="76D6CD71" w14:textId="59C91E3C" w:rsidR="00E11439" w:rsidRPr="009E39AE" w:rsidRDefault="00337D43" w:rsidP="00337D43">
      <w:pPr>
        <w:pStyle w:val="Epgrafe"/>
        <w:rPr>
          <w:b/>
          <w:bCs w:val="0"/>
          <w:i/>
          <w:noProof/>
          <w:sz w:val="20"/>
          <w:szCs w:val="22"/>
        </w:rPr>
      </w:pPr>
      <w:bookmarkStart w:id="144" w:name="_Toc534398478"/>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361ED4">
        <w:rPr>
          <w:b/>
          <w:bCs w:val="0"/>
          <w:i/>
          <w:noProof/>
          <w:sz w:val="20"/>
          <w:szCs w:val="22"/>
        </w:rPr>
        <w:t>3</w:t>
      </w:r>
      <w:r w:rsidR="009E39AE" w:rsidRPr="009E39AE">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44"/>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612130" cy="3258820"/>
                    </a:xfrm>
                    <a:prstGeom prst="rect">
                      <a:avLst/>
                    </a:prstGeom>
                  </pic:spPr>
                </pic:pic>
              </a:graphicData>
            </a:graphic>
          </wp:inline>
        </w:drawing>
      </w:r>
    </w:p>
    <w:p w14:paraId="7E2FF9F9" w14:textId="0D8B36B1" w:rsidR="00337D43" w:rsidRPr="009E39AE" w:rsidRDefault="009E39AE" w:rsidP="009E39AE">
      <w:pPr>
        <w:pStyle w:val="Epgrafe"/>
        <w:rPr>
          <w:b/>
          <w:bCs w:val="0"/>
          <w:i/>
          <w:noProof/>
          <w:sz w:val="20"/>
          <w:szCs w:val="22"/>
        </w:rPr>
      </w:pPr>
      <w:bookmarkStart w:id="145" w:name="_Toc534398479"/>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Pr="009E39AE">
        <w:rPr>
          <w:b/>
          <w:bCs w:val="0"/>
          <w:i/>
          <w:noProof/>
          <w:sz w:val="20"/>
          <w:szCs w:val="22"/>
        </w:rPr>
        <w:fldChar w:fldCharType="begin"/>
      </w:r>
      <w:r w:rsidRPr="009E39AE">
        <w:rPr>
          <w:b/>
          <w:bCs w:val="0"/>
          <w:i/>
          <w:noProof/>
          <w:sz w:val="20"/>
          <w:szCs w:val="22"/>
        </w:rPr>
        <w:instrText xml:space="preserve"> SEQ Figura \* ARABIC \s 1 </w:instrText>
      </w:r>
      <w:r w:rsidRPr="009E39AE">
        <w:rPr>
          <w:b/>
          <w:bCs w:val="0"/>
          <w:i/>
          <w:noProof/>
          <w:sz w:val="20"/>
          <w:szCs w:val="22"/>
        </w:rPr>
        <w:fldChar w:fldCharType="separate"/>
      </w:r>
      <w:r w:rsidR="00361ED4">
        <w:rPr>
          <w:b/>
          <w:bCs w:val="0"/>
          <w:i/>
          <w:noProof/>
          <w:sz w:val="20"/>
          <w:szCs w:val="22"/>
        </w:rPr>
        <w:t>4</w:t>
      </w:r>
      <w:r w:rsidRPr="009E39AE">
        <w:rPr>
          <w:b/>
          <w:bCs w:val="0"/>
          <w:i/>
          <w:noProof/>
          <w:sz w:val="20"/>
          <w:szCs w:val="22"/>
        </w:rPr>
        <w:fldChar w:fldCharType="end"/>
      </w:r>
      <w:r w:rsidRPr="009E39AE">
        <w:rPr>
          <w:b/>
          <w:bCs w:val="0"/>
          <w:i/>
          <w:noProof/>
          <w:sz w:val="20"/>
          <w:szCs w:val="22"/>
        </w:rPr>
        <w:t xml:space="preserve"> Carpeta 1.1.1.1</w:t>
      </w:r>
      <w:bookmarkEnd w:id="145"/>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612130" cy="3277235"/>
                    </a:xfrm>
                    <a:prstGeom prst="rect">
                      <a:avLst/>
                    </a:prstGeom>
                  </pic:spPr>
                </pic:pic>
              </a:graphicData>
            </a:graphic>
          </wp:inline>
        </w:drawing>
      </w:r>
    </w:p>
    <w:p w14:paraId="6FFF8F9E" w14:textId="7C53F2C0" w:rsidR="00337D43" w:rsidRPr="009E39AE" w:rsidRDefault="009E39AE" w:rsidP="009E39AE">
      <w:pPr>
        <w:pStyle w:val="Epgrafe"/>
        <w:rPr>
          <w:b/>
          <w:bCs w:val="0"/>
          <w:i/>
          <w:noProof/>
          <w:sz w:val="20"/>
          <w:szCs w:val="22"/>
        </w:rPr>
      </w:pPr>
      <w:bookmarkStart w:id="146" w:name="_Toc534398480"/>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Pr="009E39AE">
        <w:rPr>
          <w:b/>
          <w:bCs w:val="0"/>
          <w:i/>
          <w:noProof/>
          <w:sz w:val="20"/>
          <w:szCs w:val="22"/>
        </w:rPr>
        <w:fldChar w:fldCharType="begin"/>
      </w:r>
      <w:r w:rsidRPr="009E39AE">
        <w:rPr>
          <w:b/>
          <w:bCs w:val="0"/>
          <w:i/>
          <w:noProof/>
          <w:sz w:val="20"/>
          <w:szCs w:val="22"/>
        </w:rPr>
        <w:instrText xml:space="preserve"> SEQ Figura \* ARABIC \s 1 </w:instrText>
      </w:r>
      <w:r w:rsidRPr="009E39AE">
        <w:rPr>
          <w:b/>
          <w:bCs w:val="0"/>
          <w:i/>
          <w:noProof/>
          <w:sz w:val="20"/>
          <w:szCs w:val="22"/>
        </w:rPr>
        <w:fldChar w:fldCharType="separate"/>
      </w:r>
      <w:r w:rsidR="00361ED4">
        <w:rPr>
          <w:b/>
          <w:bCs w:val="0"/>
          <w:i/>
          <w:noProof/>
          <w:sz w:val="20"/>
          <w:szCs w:val="22"/>
        </w:rPr>
        <w:t>5</w:t>
      </w:r>
      <w:r w:rsidRPr="009E39AE">
        <w:rPr>
          <w:b/>
          <w:bCs w:val="0"/>
          <w:i/>
          <w:noProof/>
          <w:sz w:val="20"/>
          <w:szCs w:val="22"/>
        </w:rPr>
        <w:fldChar w:fldCharType="end"/>
      </w:r>
      <w:r w:rsidRPr="009E39AE">
        <w:rPr>
          <w:b/>
          <w:bCs w:val="0"/>
          <w:i/>
          <w:noProof/>
          <w:sz w:val="20"/>
          <w:szCs w:val="22"/>
        </w:rPr>
        <w:t xml:space="preserve"> Carpeta indicador aplicaciones.</w:t>
      </w:r>
      <w:bookmarkEnd w:id="146"/>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64EDC438" w14:textId="77777777" w:rsidR="000F3603" w:rsidRDefault="000F3603" w:rsidP="007F0D05">
      <w:pPr>
        <w:autoSpaceDE w:val="0"/>
        <w:autoSpaceDN w:val="0"/>
        <w:adjustRightInd w:val="0"/>
      </w:pPr>
    </w:p>
    <w:p w14:paraId="566794BB" w14:textId="77777777" w:rsidR="007F0D05" w:rsidRDefault="007F0D05" w:rsidP="007F0D05">
      <w:pPr>
        <w:pStyle w:val="Prrafodelista"/>
        <w:tabs>
          <w:tab w:val="clear" w:pos="8789"/>
          <w:tab w:val="left" w:pos="7126"/>
        </w:tabs>
        <w:jc w:val="left"/>
      </w:pPr>
    </w:p>
    <w:p w14:paraId="5EC1B348" w14:textId="77777777" w:rsidR="007F0D05" w:rsidRDefault="007F0D05" w:rsidP="007F0D05">
      <w:pPr>
        <w:tabs>
          <w:tab w:val="clear" w:pos="8789"/>
          <w:tab w:val="left" w:pos="7126"/>
        </w:tabs>
        <w:jc w:val="left"/>
        <w:sectPr w:rsidR="007F0D05" w:rsidSect="0012268C">
          <w:headerReference w:type="even" r:id="rId98"/>
          <w:headerReference w:type="default" r:id="rId99"/>
          <w:type w:val="oddPage"/>
          <w:pgSz w:w="11900" w:h="16840" w:code="11"/>
          <w:pgMar w:top="1418" w:right="1134" w:bottom="851" w:left="1134" w:header="284" w:footer="342" w:gutter="284"/>
          <w:cols w:space="708"/>
          <w:titlePg/>
          <w:docGrid w:linePitch="360"/>
        </w:sectPr>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bookmarkStart w:id="147" w:name="_Toc534398928"/>
      <w:r>
        <w:t>ANEXO D: Fichero de configuración</w:t>
      </w:r>
      <w:bookmarkEnd w:id="147"/>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13B8B073" w14:textId="77777777" w:rsidR="007F0D05" w:rsidRDefault="007F0D05" w:rsidP="007F0D05">
      <w:pPr>
        <w:tabs>
          <w:tab w:val="clear" w:pos="8789"/>
          <w:tab w:val="left" w:pos="7126"/>
        </w:tabs>
        <w:jc w:val="left"/>
        <w:sectPr w:rsidR="007F0D05" w:rsidSect="0012268C">
          <w:headerReference w:type="even" r:id="rId100"/>
          <w:headerReference w:type="default" r:id="rId101"/>
          <w:type w:val="oddPage"/>
          <w:pgSz w:w="11900" w:h="16840" w:code="11"/>
          <w:pgMar w:top="1418" w:right="1134" w:bottom="851" w:left="1134" w:header="284" w:footer="342" w:gutter="284"/>
          <w:cols w:space="708"/>
          <w:titlePg/>
          <w:docGrid w:linePitch="360"/>
        </w:sectPr>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bookmarkStart w:id="148" w:name="_Toc534398929"/>
      <w:bookmarkStart w:id="149" w:name="_GoBack"/>
      <w:bookmarkEnd w:id="149"/>
      <w:r>
        <w:t xml:space="preserve">ANEXO </w:t>
      </w:r>
      <w:r w:rsidR="000F3603">
        <w:t>D</w:t>
      </w:r>
      <w:r>
        <w:t>: Código</w:t>
      </w:r>
      <w:r w:rsidR="000F3603">
        <w:t xml:space="preserve"> script python</w:t>
      </w:r>
      <w:bookmarkEnd w:id="148"/>
    </w:p>
    <w:p w14:paraId="11C7109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1CD410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E9744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mportaciones de Librerias necesarias</w:t>
      </w:r>
    </w:p>
    <w:p w14:paraId="5C1F49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741E48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75E96F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pandas </w:t>
      </w:r>
      <w:r w:rsidRPr="008179AB">
        <w:rPr>
          <w:rFonts w:ascii="Courier New" w:eastAsia="Times New Roman" w:hAnsi="Courier New" w:cs="Courier New"/>
          <w:b/>
          <w:bCs/>
          <w:color w:val="FF7700"/>
          <w:spacing w:val="0"/>
          <w:sz w:val="20"/>
          <w:szCs w:val="20"/>
          <w:lang w:val="es-ES" w:eastAsia="es-ES"/>
          <w14:ligatures w14:val="none"/>
          <w14:cntxtAlts w14:val="0"/>
        </w:rPr>
        <w:t>as</w:t>
      </w:r>
      <w:r w:rsidRPr="008179AB">
        <w:rPr>
          <w:rFonts w:ascii="Courier New" w:eastAsia="Times New Roman" w:hAnsi="Courier New" w:cs="Courier New"/>
          <w:color w:val="000060"/>
          <w:spacing w:val="0"/>
          <w:sz w:val="20"/>
          <w:szCs w:val="20"/>
          <w:lang w:val="es-ES" w:eastAsia="es-ES"/>
          <w14:ligatures w14:val="none"/>
          <w14:cntxtAlts w14:val="0"/>
        </w:rPr>
        <w:t> pd</w:t>
      </w:r>
    </w:p>
    <w:p w14:paraId="175A100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numpy </w:t>
      </w:r>
      <w:r w:rsidRPr="008179AB">
        <w:rPr>
          <w:rFonts w:ascii="Courier New" w:eastAsia="Times New Roman" w:hAnsi="Courier New" w:cs="Courier New"/>
          <w:b/>
          <w:bCs/>
          <w:color w:val="FF7700"/>
          <w:spacing w:val="0"/>
          <w:sz w:val="20"/>
          <w:szCs w:val="20"/>
          <w:lang w:val="es-ES" w:eastAsia="es-ES"/>
          <w14:ligatures w14:val="none"/>
          <w14:cntxtAlts w14:val="0"/>
        </w:rPr>
        <w:t>as</w:t>
      </w:r>
      <w:r w:rsidRPr="008179AB">
        <w:rPr>
          <w:rFonts w:ascii="Courier New" w:eastAsia="Times New Roman" w:hAnsi="Courier New" w:cs="Courier New"/>
          <w:color w:val="000060"/>
          <w:spacing w:val="0"/>
          <w:sz w:val="20"/>
          <w:szCs w:val="20"/>
          <w:lang w:val="es-ES" w:eastAsia="es-ES"/>
          <w14:ligatures w14:val="none"/>
          <w14:cntxtAlts w14:val="0"/>
        </w:rPr>
        <w:t> np</w:t>
      </w:r>
    </w:p>
    <w:p w14:paraId="75257C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from</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tim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imedelta</w:t>
      </w:r>
    </w:p>
    <w:p w14:paraId="3A21C3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p>
    <w:p w14:paraId="3C50F27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sys</w:t>
      </w:r>
    </w:p>
    <w:p w14:paraId="0871DE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json</w:t>
      </w:r>
    </w:p>
    <w:p w14:paraId="13747B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p>
    <w:p w14:paraId="76A37C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math</w:t>
      </w:r>
    </w:p>
    <w:p w14:paraId="78DE80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shutil</w:t>
      </w:r>
    </w:p>
    <w:p w14:paraId="0AEB8F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ConfigParser</w:t>
      </w:r>
    </w:p>
    <w:p w14:paraId="09DB40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ipcalc </w:t>
      </w:r>
      <w:r w:rsidRPr="008179AB">
        <w:rPr>
          <w:rFonts w:ascii="Courier New" w:eastAsia="Times New Roman" w:hAnsi="Courier New" w:cs="Courier New"/>
          <w:b/>
          <w:bCs/>
          <w:color w:val="FF7700"/>
          <w:spacing w:val="0"/>
          <w:sz w:val="20"/>
          <w:szCs w:val="20"/>
          <w:lang w:val="es-ES" w:eastAsia="es-ES"/>
          <w14:ligatures w14:val="none"/>
          <w14:cntxtAlts w14:val="0"/>
        </w:rPr>
        <w:t>as</w:t>
      </w:r>
      <w:r w:rsidRPr="008179AB">
        <w:rPr>
          <w:rFonts w:ascii="Courier New" w:eastAsia="Times New Roman" w:hAnsi="Courier New" w:cs="Courier New"/>
          <w:color w:val="000060"/>
          <w:spacing w:val="0"/>
          <w:sz w:val="20"/>
          <w:szCs w:val="20"/>
          <w:lang w:val="es-ES" w:eastAsia="es-ES"/>
          <w14:ligatures w14:val="none"/>
          <w14:cntxtAlts w14:val="0"/>
        </w:rPr>
        <w:t> ipc</w:t>
      </w:r>
    </w:p>
    <w:p w14:paraId="3B45A4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9BDBE5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7F3D21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73BD17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 obtenidos por el fichero de configuracion</w:t>
      </w:r>
    </w:p>
    <w:p w14:paraId="7CDECC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ubicado en configuraciones/configuraciones.conf</w:t>
      </w:r>
    </w:p>
    <w:p w14:paraId="0A4797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781208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2FC9A51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pd.</w:t>
      </w:r>
      <w:r w:rsidRPr="008179AB">
        <w:rPr>
          <w:rFonts w:ascii="Courier New" w:eastAsia="Times New Roman" w:hAnsi="Courier New" w:cs="Courier New"/>
          <w:color w:val="000000"/>
          <w:spacing w:val="0"/>
          <w:sz w:val="20"/>
          <w:szCs w:val="20"/>
          <w:lang w:val="es-ES" w:eastAsia="es-ES"/>
          <w14:ligatures w14:val="none"/>
          <w14:cntxtAlts w14:val="0"/>
        </w:rPr>
        <w:t>option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mod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hained_assignmen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808080"/>
          <w:spacing w:val="0"/>
          <w:sz w:val="20"/>
          <w:szCs w:val="20"/>
          <w:lang w:val="es-ES" w:eastAsia="es-ES"/>
          <w14:ligatures w14:val="none"/>
          <w14:cntxtAlts w14:val="0"/>
        </w:rPr>
        <w:t># default='warn'</w:t>
      </w:r>
    </w:p>
    <w:p w14:paraId="65CE8F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onfig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ConfigParse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DC143C"/>
          <w:spacing w:val="0"/>
          <w:sz w:val="20"/>
          <w:szCs w:val="20"/>
          <w:lang w:val="es-ES" w:eastAsia="es-ES"/>
          <w14:ligatures w14:val="none"/>
          <w14:cntxtAlts w14:val="0"/>
        </w:rPr>
        <w:t>ConfigParser</w:t>
      </w:r>
      <w:r w:rsidRPr="008179AB">
        <w:rPr>
          <w:rFonts w:ascii="Courier New" w:eastAsia="Times New Roman" w:hAnsi="Courier New" w:cs="Courier New"/>
          <w:color w:val="000000"/>
          <w:spacing w:val="0"/>
          <w:sz w:val="20"/>
          <w:szCs w:val="20"/>
          <w:lang w:val="es-ES" w:eastAsia="es-ES"/>
          <w14:ligatures w14:val="none"/>
          <w14:cntxtAlts w14:val="0"/>
        </w:rPr>
        <w:t>()</w:t>
      </w:r>
    </w:p>
    <w:p w14:paraId="405325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read(</w:t>
      </w:r>
      <w:r w:rsidRPr="008179AB">
        <w:rPr>
          <w:rFonts w:ascii="Courier New" w:eastAsia="Times New Roman" w:hAnsi="Courier New" w:cs="Courier New"/>
          <w:color w:val="483D8B"/>
          <w:spacing w:val="0"/>
          <w:sz w:val="20"/>
          <w:szCs w:val="20"/>
          <w:lang w:val="es-ES" w:eastAsia="es-ES"/>
          <w14:ligatures w14:val="none"/>
          <w14:cntxtAlts w14:val="0"/>
        </w:rPr>
        <w:t>'configuraciones/configuraciones.conf'</w:t>
      </w:r>
      <w:r w:rsidRPr="008179AB">
        <w:rPr>
          <w:rFonts w:ascii="Courier New" w:eastAsia="Times New Roman" w:hAnsi="Courier New" w:cs="Courier New"/>
          <w:color w:val="000000"/>
          <w:spacing w:val="0"/>
          <w:sz w:val="20"/>
          <w:szCs w:val="20"/>
          <w:lang w:val="es-ES" w:eastAsia="es-ES"/>
          <w14:ligatures w14:val="none"/>
          <w14:cntxtAlts w14:val="0"/>
        </w:rPr>
        <w:t>)</w:t>
      </w:r>
    </w:p>
    <w:p w14:paraId="50CE39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p>
    <w:p w14:paraId="1276665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usuar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user'</w:t>
      </w:r>
      <w:r w:rsidRPr="008179AB">
        <w:rPr>
          <w:rFonts w:ascii="Courier New" w:eastAsia="Times New Roman" w:hAnsi="Courier New" w:cs="Courier New"/>
          <w:color w:val="000000"/>
          <w:spacing w:val="0"/>
          <w:sz w:val="20"/>
          <w:szCs w:val="20"/>
          <w:lang w:val="es-ES" w:eastAsia="es-ES"/>
          <w14:ligatures w14:val="none"/>
          <w14:cntxtAlts w14:val="0"/>
        </w:rPr>
        <w:t>))</w:t>
      </w:r>
    </w:p>
    <w:p w14:paraId="63413C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assword'</w:t>
      </w:r>
      <w:r w:rsidRPr="008179AB">
        <w:rPr>
          <w:rFonts w:ascii="Courier New" w:eastAsia="Times New Roman" w:hAnsi="Courier New" w:cs="Courier New"/>
          <w:color w:val="000000"/>
          <w:spacing w:val="0"/>
          <w:sz w:val="20"/>
          <w:szCs w:val="20"/>
          <w:lang w:val="es-ES" w:eastAsia="es-ES"/>
          <w14:ligatures w14:val="none"/>
          <w14:cntxtAlts w14:val="0"/>
        </w:rPr>
        <w:t>))</w:t>
      </w:r>
    </w:p>
    <w:p w14:paraId="58CCF1B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st'</w:t>
      </w:r>
      <w:r w:rsidRPr="008179AB">
        <w:rPr>
          <w:rFonts w:ascii="Courier New" w:eastAsia="Times New Roman" w:hAnsi="Courier New" w:cs="Courier New"/>
          <w:color w:val="000000"/>
          <w:spacing w:val="0"/>
          <w:sz w:val="20"/>
          <w:szCs w:val="20"/>
          <w:lang w:val="es-ES" w:eastAsia="es-ES"/>
          <w14:ligatures w14:val="none"/>
          <w14:cntxtAlts w14:val="0"/>
        </w:rPr>
        <w:t>))</w:t>
      </w:r>
    </w:p>
    <w:p w14:paraId="49623B2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5884CF3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lea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clean'</w:t>
      </w:r>
      <w:r w:rsidRPr="008179AB">
        <w:rPr>
          <w:rFonts w:ascii="Courier New" w:eastAsia="Times New Roman" w:hAnsi="Courier New" w:cs="Courier New"/>
          <w:color w:val="000000"/>
          <w:spacing w:val="0"/>
          <w:sz w:val="20"/>
          <w:szCs w:val="20"/>
          <w:lang w:val="es-ES" w:eastAsia="es-ES"/>
          <w14:ligatures w14:val="none"/>
          <w14:cntxtAlts w14:val="0"/>
        </w:rPr>
        <w:t>))</w:t>
      </w:r>
    </w:p>
    <w:p w14:paraId="7A0E4EB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apacidad_ventan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in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capacidad_ventana'</w:t>
      </w:r>
      <w:r w:rsidRPr="008179AB">
        <w:rPr>
          <w:rFonts w:ascii="Courier New" w:eastAsia="Times New Roman" w:hAnsi="Courier New" w:cs="Courier New"/>
          <w:color w:val="000000"/>
          <w:spacing w:val="0"/>
          <w:sz w:val="20"/>
          <w:szCs w:val="20"/>
          <w:lang w:val="es-ES" w:eastAsia="es-ES"/>
          <w14:ligatures w14:val="none"/>
          <w14:cntxtAlts w14:val="0"/>
        </w:rPr>
        <w:t>))</w:t>
      </w:r>
    </w:p>
    <w:p w14:paraId="11EEA5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oeficiente_err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in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coeficiente_error'</w:t>
      </w:r>
      <w:r w:rsidRPr="008179AB">
        <w:rPr>
          <w:rFonts w:ascii="Courier New" w:eastAsia="Times New Roman" w:hAnsi="Courier New" w:cs="Courier New"/>
          <w:color w:val="000000"/>
          <w:spacing w:val="0"/>
          <w:sz w:val="20"/>
          <w:szCs w:val="20"/>
          <w:lang w:val="es-ES" w:eastAsia="es-ES"/>
          <w14:ligatures w14:val="none"/>
          <w14:cntxtAlts w14:val="0"/>
        </w:rPr>
        <w:t>))</w:t>
      </w:r>
    </w:p>
    <w:p w14:paraId="0B45D81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alp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loa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pha'</w:t>
      </w:r>
      <w:r w:rsidRPr="008179AB">
        <w:rPr>
          <w:rFonts w:ascii="Courier New" w:eastAsia="Times New Roman" w:hAnsi="Courier New" w:cs="Courier New"/>
          <w:color w:val="000000"/>
          <w:spacing w:val="0"/>
          <w:sz w:val="20"/>
          <w:szCs w:val="20"/>
          <w:lang w:val="es-ES" w:eastAsia="es-ES"/>
          <w14:ligatures w14:val="none"/>
          <w14:cntxtAlts w14:val="0"/>
        </w:rPr>
        <w:t>))</w:t>
      </w:r>
    </w:p>
    <w:p w14:paraId="117F0C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rendizaje'</w:t>
      </w:r>
      <w:r w:rsidRPr="008179AB">
        <w:rPr>
          <w:rFonts w:ascii="Courier New" w:eastAsia="Times New Roman" w:hAnsi="Courier New" w:cs="Courier New"/>
          <w:color w:val="000000"/>
          <w:spacing w:val="0"/>
          <w:sz w:val="20"/>
          <w:szCs w:val="20"/>
          <w:lang w:val="es-ES" w:eastAsia="es-ES"/>
          <w14:ligatures w14:val="none"/>
          <w14:cntxtAlts w14:val="0"/>
        </w:rPr>
        <w:t>))</w:t>
      </w:r>
    </w:p>
    <w:p w14:paraId="5205A15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eliminar_anomalo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eliminar_anomalos'</w:t>
      </w:r>
      <w:r w:rsidRPr="008179AB">
        <w:rPr>
          <w:rFonts w:ascii="Courier New" w:eastAsia="Times New Roman" w:hAnsi="Courier New" w:cs="Courier New"/>
          <w:color w:val="000000"/>
          <w:spacing w:val="0"/>
          <w:sz w:val="20"/>
          <w:szCs w:val="20"/>
          <w:lang w:val="es-ES" w:eastAsia="es-ES"/>
          <w14:ligatures w14:val="none"/>
          <w14:cntxtAlts w14:val="0"/>
        </w:rPr>
        <w:t>))</w:t>
      </w:r>
    </w:p>
    <w:p w14:paraId="3D0B088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alertas_nueva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ertas_nuevas'</w:t>
      </w:r>
      <w:r w:rsidRPr="008179AB">
        <w:rPr>
          <w:rFonts w:ascii="Courier New" w:eastAsia="Times New Roman" w:hAnsi="Courier New" w:cs="Courier New"/>
          <w:color w:val="000000"/>
          <w:spacing w:val="0"/>
          <w:sz w:val="20"/>
          <w:szCs w:val="20"/>
          <w:lang w:val="es-ES" w:eastAsia="es-ES"/>
          <w14:ligatures w14:val="none"/>
          <w14:cntxtAlts w14:val="0"/>
        </w:rPr>
        <w:t>))</w:t>
      </w:r>
    </w:p>
    <w:p w14:paraId="6B53FE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network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TRATAMIENT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etwork'</w:t>
      </w:r>
      <w:r w:rsidRPr="008179AB">
        <w:rPr>
          <w:rFonts w:ascii="Courier New" w:eastAsia="Times New Roman" w:hAnsi="Courier New" w:cs="Courier New"/>
          <w:color w:val="000000"/>
          <w:spacing w:val="0"/>
          <w:sz w:val="20"/>
          <w:szCs w:val="20"/>
          <w:lang w:val="es-ES" w:eastAsia="es-ES"/>
          <w14:ligatures w14:val="none"/>
          <w14:cntxtAlts w14:val="0"/>
        </w:rPr>
        <w:t>))</w:t>
      </w:r>
    </w:p>
    <w:p w14:paraId="10623E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409AF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low_star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2B115F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EA365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D719E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alcula y devuelve la fecha y hora a la que</w:t>
      </w:r>
    </w:p>
    <w:p w14:paraId="6ACEED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se ha realizado una captura de flujo IP</w:t>
      </w:r>
    </w:p>
    <w:p w14:paraId="1F8BAB4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C3632A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56433B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C4A40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low_start -- milisegundos transcurridos desde la fecha 1 de julio de 1970</w:t>
      </w:r>
    </w:p>
    <w:p w14:paraId="779FDC0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 las 01:02:03.123456.</w:t>
      </w:r>
    </w:p>
    <w:p w14:paraId="4AC9C93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Este parametro es sumado a la fecha mencionada anteriormente</w:t>
      </w:r>
    </w:p>
    <w:p w14:paraId="3A3861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asi poder calcular la fecha y hora de la captura realizada)</w:t>
      </w:r>
    </w:p>
    <w:p w14:paraId="1FFB798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D724D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50D00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ia_wireshark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trptime(</w:t>
      </w:r>
      <w:r w:rsidRPr="008179AB">
        <w:rPr>
          <w:rFonts w:ascii="Courier New" w:eastAsia="Times New Roman" w:hAnsi="Courier New" w:cs="Courier New"/>
          <w:color w:val="483D8B"/>
          <w:spacing w:val="0"/>
          <w:sz w:val="20"/>
          <w:szCs w:val="20"/>
          <w:lang w:val="es-ES" w:eastAsia="es-ES"/>
          <w14:ligatures w14:val="none"/>
          <w14:cntxtAlts w14:val="0"/>
        </w:rPr>
        <w:t>'1970-01-01 01:02:03.123456'</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Y-%m-%d %H:%M:%S.%f'</w:t>
      </w:r>
      <w:r w:rsidRPr="008179AB">
        <w:rPr>
          <w:rFonts w:ascii="Courier New" w:eastAsia="Times New Roman" w:hAnsi="Courier New" w:cs="Courier New"/>
          <w:color w:val="000000"/>
          <w:spacing w:val="0"/>
          <w:sz w:val="20"/>
          <w:szCs w:val="20"/>
          <w:lang w:val="es-ES" w:eastAsia="es-ES"/>
          <w14:ligatures w14:val="none"/>
          <w14:cntxtAlts w14:val="0"/>
        </w:rPr>
        <w:t>)</w:t>
      </w:r>
    </w:p>
    <w:p w14:paraId="0ED46EE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ia_wireshark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ia_wireshark + timedel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illisecond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low_start</w:t>
      </w:r>
      <w:r w:rsidRPr="008179AB">
        <w:rPr>
          <w:rFonts w:ascii="Courier New" w:eastAsia="Times New Roman" w:hAnsi="Courier New" w:cs="Courier New"/>
          <w:color w:val="000000"/>
          <w:spacing w:val="0"/>
          <w:sz w:val="20"/>
          <w:szCs w:val="20"/>
          <w:lang w:val="es-ES" w:eastAsia="es-ES"/>
          <w14:ligatures w14:val="none"/>
          <w14:cntxtAlts w14:val="0"/>
        </w:rPr>
        <w:t>)</w:t>
      </w:r>
    </w:p>
    <w:p w14:paraId="06AFF3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ia_wireshark.</w:t>
      </w:r>
      <w:r w:rsidRPr="008179AB">
        <w:rPr>
          <w:rFonts w:ascii="Courier New" w:eastAsia="Times New Roman" w:hAnsi="Courier New" w:cs="Courier New"/>
          <w:color w:val="000000"/>
          <w:spacing w:val="0"/>
          <w:sz w:val="20"/>
          <w:szCs w:val="20"/>
          <w:lang w:val="es-ES" w:eastAsia="es-ES"/>
          <w14:ligatures w14:val="none"/>
          <w14:cntxtAlts w14:val="0"/>
        </w:rPr>
        <w:t>strftime(</w:t>
      </w:r>
      <w:r w:rsidRPr="008179AB">
        <w:rPr>
          <w:rFonts w:ascii="Courier New" w:eastAsia="Times New Roman" w:hAnsi="Courier New" w:cs="Courier New"/>
          <w:color w:val="483D8B"/>
          <w:spacing w:val="0"/>
          <w:sz w:val="20"/>
          <w:szCs w:val="20"/>
          <w:lang w:val="es-ES" w:eastAsia="es-ES"/>
          <w14:ligatures w14:val="none"/>
          <w14:cntxtAlts w14:val="0"/>
        </w:rPr>
        <w:t>'%Y%m%d%H'</w:t>
      </w:r>
      <w:r w:rsidRPr="008179AB">
        <w:rPr>
          <w:rFonts w:ascii="Courier New" w:eastAsia="Times New Roman" w:hAnsi="Courier New" w:cs="Courier New"/>
          <w:color w:val="000000"/>
          <w:spacing w:val="0"/>
          <w:sz w:val="20"/>
          <w:szCs w:val="20"/>
          <w:lang w:val="es-ES" w:eastAsia="es-ES"/>
          <w14:ligatures w14:val="none"/>
          <w14:cntxtAlts w14:val="0"/>
        </w:rPr>
        <w:t>))</w:t>
      </w:r>
    </w:p>
    <w:p w14:paraId="2720562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E96B4E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_var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16A77A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21481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7A9D0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alcula y devuelve la varianza exponencial</w:t>
      </w:r>
    </w:p>
    <w:p w14:paraId="28B0F4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78F74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4587AE5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138A5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lpha    -- Factor de suavizado para el calculo de la varianza</w:t>
      </w:r>
    </w:p>
    <w:p w14:paraId="75316A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3CAC70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 -- Valor de la varianza sobre la que se realiza el</w:t>
      </w:r>
    </w:p>
    <w:p w14:paraId="154261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siguiente calculo: (varianza_exp = (alpha / (2 - alpha)) * varianza)</w:t>
      </w:r>
    </w:p>
    <w:p w14:paraId="2E9CFB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76966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19B44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 /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2</w:t>
      </w:r>
      <w:r w:rsidRPr="008179AB">
        <w:rPr>
          <w:rFonts w:ascii="Courier New" w:eastAsia="Times New Roman" w:hAnsi="Courier New" w:cs="Courier New"/>
          <w:color w:val="000060"/>
          <w:spacing w:val="0"/>
          <w:sz w:val="20"/>
          <w:szCs w:val="20"/>
          <w:lang w:val="es-ES" w:eastAsia="es-ES"/>
          <w14:ligatures w14:val="none"/>
          <w14:cntxtAlts w14:val="0"/>
        </w:rPr>
        <w:t> - alp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varianza</w:t>
      </w:r>
    </w:p>
    <w:p w14:paraId="3C9779D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varianza_exp</w:t>
      </w:r>
    </w:p>
    <w:p w14:paraId="1A2AE8D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B33E9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_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1183937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FBC4B0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596A0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alcula y devuelve la esperanza exponencial</w:t>
      </w:r>
    </w:p>
    <w:p w14:paraId="2E9F37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D19B4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4E2F8F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198C1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lpha -- Factor de suavizado para el calculo de</w:t>
      </w:r>
    </w:p>
    <w:p w14:paraId="2C34FD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a esperanza exponencial</w:t>
      </w:r>
    </w:p>
    <w:p w14:paraId="07F2D4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D4788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ista -- Conjunto de valores sobre la que se realiza</w:t>
      </w:r>
    </w:p>
    <w:p w14:paraId="3720FB4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l siguiente calculo de la esperanza exponencial:</w:t>
      </w:r>
    </w:p>
    <w:p w14:paraId="0753E4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lpha * lista[i] + (1 - alpha) * EXP[i - 1])</w:t>
      </w:r>
    </w:p>
    <w:p w14:paraId="3871CD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0F6E0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1A005D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p>
    <w:p w14:paraId="1B035A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AAEB7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000000"/>
          <w:spacing w:val="0"/>
          <w:sz w:val="20"/>
          <w:szCs w:val="20"/>
          <w:lang w:val="es-ES" w:eastAsia="es-ES"/>
          <w14:ligatures w14:val="none"/>
          <w14:cntxtAlts w14:val="0"/>
        </w:rPr>
        <w:t>append(</w:t>
      </w:r>
      <w:r w:rsidRPr="008179AB">
        <w:rPr>
          <w:rFonts w:ascii="Courier New" w:eastAsia="Times New Roman" w:hAnsi="Courier New" w:cs="Courier New"/>
          <w:color w:val="000060"/>
          <w:spacing w:val="0"/>
          <w:sz w:val="20"/>
          <w:szCs w:val="20"/>
          <w:lang w:val="es-ES" w:eastAsia="es-ES"/>
          <w14:ligatures w14:val="none"/>
          <w14:cntxtAlts w14:val="0"/>
        </w:rPr>
        <w:t>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4BBDE3A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rang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ED39D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000000"/>
          <w:spacing w:val="0"/>
          <w:sz w:val="20"/>
          <w:szCs w:val="20"/>
          <w:lang w:val="es-ES" w:eastAsia="es-ES"/>
          <w14:ligatures w14:val="none"/>
          <w14:cntxtAlts w14:val="0"/>
        </w:rPr>
        <w:t>append(</w:t>
      </w:r>
      <w:r w:rsidRPr="008179AB">
        <w:rPr>
          <w:rFonts w:ascii="Courier New" w:eastAsia="Times New Roman" w:hAnsi="Courier New" w:cs="Courier New"/>
          <w:color w:val="000060"/>
          <w:spacing w:val="0"/>
          <w:sz w:val="20"/>
          <w:szCs w:val="20"/>
          <w:lang w:val="es-ES" w:eastAsia="es-ES"/>
          <w14:ligatures w14:val="none"/>
          <w14:cntxtAlts w14:val="0"/>
        </w:rPr>
        <w:t>alpha * 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60"/>
          <w:spacing w:val="0"/>
          <w:sz w:val="20"/>
          <w:szCs w:val="20"/>
          <w:lang w:val="es-ES" w:eastAsia="es-ES"/>
          <w14:ligatures w14:val="none"/>
          <w14:cntxtAlts w14:val="0"/>
        </w:rPr>
        <w:t> - alp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 -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2747EF5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0DB6BE0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6A57E1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abl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olum_nam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5E421B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BEF05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BA5C3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Funcion que inserta valores en base de datos</w:t>
      </w:r>
    </w:p>
    <w:p w14:paraId="6159056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e los distintos indicadores</w:t>
      </w:r>
    </w:p>
    <w:p w14:paraId="2F3118C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8FAA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7829EE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9160A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arpeta --    Ubicacion de la carpeta donde se encuentra el</w:t>
      </w:r>
    </w:p>
    <w:p w14:paraId="7DAA79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que se desea insertar en base de datos</w:t>
      </w:r>
    </w:p>
    <w:p w14:paraId="0FF881F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B9F35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tabla --      Nombre de la tabla donde se desea insertar</w:t>
      </w:r>
    </w:p>
    <w:p w14:paraId="35D830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os valores del indicador</w:t>
      </w:r>
    </w:p>
    <w:p w14:paraId="41C403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7D95D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olum_name -- Nombre de la columna de la tabla donde se desea</w:t>
      </w:r>
    </w:p>
    <w:p w14:paraId="08E0C1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sertar los valores del indicador</w:t>
      </w:r>
    </w:p>
    <w:p w14:paraId="31770A8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EDC5E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713AD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8E53A4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listdir(</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60"/>
          <w:spacing w:val="0"/>
          <w:sz w:val="20"/>
          <w:szCs w:val="20"/>
          <w:lang w:val="es-ES" w:eastAsia="es-ES"/>
          <w14:ligatures w14:val="none"/>
          <w14:cntxtAlts w14:val="0"/>
        </w:rPr>
        <w:t>:</w:t>
      </w:r>
    </w:p>
    <w:p w14:paraId="4CF9A29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1FDF4A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5445936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rpet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listdir(</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0C34DD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311984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icherosProcesados'</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ficheroIP_aux:</w:t>
      </w:r>
    </w:p>
    <w:p w14:paraId="350D05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rpet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listdir(</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4F9196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_aux</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r'</w:t>
      </w:r>
      <w:r w:rsidRPr="008179AB">
        <w:rPr>
          <w:rFonts w:ascii="Courier New" w:eastAsia="Times New Roman" w:hAnsi="Courier New" w:cs="Courier New"/>
          <w:color w:val="000000"/>
          <w:spacing w:val="0"/>
          <w:sz w:val="20"/>
          <w:szCs w:val="20"/>
          <w:lang w:val="es-ES" w:eastAsia="es-ES"/>
          <w14:ligatures w14:val="none"/>
          <w14:cntxtAlts w14:val="0"/>
        </w:rPr>
        <w:t>)</w:t>
      </w:r>
    </w:p>
    <w:p w14:paraId="1F39D93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IP.</w:t>
      </w:r>
      <w:r w:rsidRPr="008179AB">
        <w:rPr>
          <w:rFonts w:ascii="Courier New" w:eastAsia="Times New Roman" w:hAnsi="Courier New" w:cs="Courier New"/>
          <w:color w:val="000000"/>
          <w:spacing w:val="0"/>
          <w:sz w:val="20"/>
          <w:szCs w:val="20"/>
          <w:lang w:val="es-ES" w:eastAsia="es-ES"/>
          <w14:ligatures w14:val="none"/>
          <w14:cntxtAlts w14:val="0"/>
        </w:rPr>
        <w:t>readlines()</w:t>
      </w:r>
    </w:p>
    <w:p w14:paraId="094FE4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8F0BB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O SE ENCUENTRA LA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644F0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echa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3DD8190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8</w:t>
      </w:r>
      <w:r w:rsidRPr="008179AB">
        <w:rPr>
          <w:rFonts w:ascii="Courier New" w:eastAsia="Times New Roman" w:hAnsi="Courier New" w:cs="Courier New"/>
          <w:color w:val="000000"/>
          <w:spacing w:val="0"/>
          <w:sz w:val="20"/>
          <w:szCs w:val="20"/>
          <w:lang w:val="es-ES" w:eastAsia="es-ES"/>
          <w14:ligatures w14:val="none"/>
          <w14:cntxtAlts w14:val="0"/>
        </w:rPr>
        <w:t>]</w:t>
      </w:r>
    </w:p>
    <w:p w14:paraId="264539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ho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8</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8B025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rstrip(</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89E869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p>
    <w:p w14:paraId="649F2BC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96007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3FE448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tabl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destino'</w:t>
      </w:r>
      <w:r w:rsidRPr="008179AB">
        <w:rPr>
          <w:rFonts w:ascii="Courier New" w:eastAsia="Times New Roman" w:hAnsi="Courier New" w:cs="Courier New"/>
          <w:color w:val="000060"/>
          <w:spacing w:val="0"/>
          <w:sz w:val="20"/>
          <w:szCs w:val="20"/>
          <w:lang w:val="es-ES" w:eastAsia="es-ES"/>
          <w14:ligatures w14:val="none"/>
          <w14:cntxtAlts w14:val="0"/>
        </w:rPr>
        <w:t>:</w:t>
      </w:r>
    </w:p>
    <w:p w14:paraId="4C98743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D '</w:t>
      </w:r>
      <w:r w:rsidRPr="008179AB">
        <w:rPr>
          <w:rFonts w:ascii="Courier New" w:eastAsia="Times New Roman" w:hAnsi="Courier New" w:cs="Courier New"/>
          <w:color w:val="000060"/>
          <w:spacing w:val="0"/>
          <w:sz w:val="20"/>
          <w:szCs w:val="20"/>
          <w:lang w:val="es-ES" w:eastAsia="es-ES"/>
          <w14:ligatures w14:val="none"/>
          <w14:cntxtAlts w14:val="0"/>
        </w:rPr>
        <w:t>         </w:t>
      </w:r>
    </w:p>
    <w:p w14:paraId="0FB0500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if</w:t>
      </w:r>
      <w:r w:rsidRPr="008179AB">
        <w:rPr>
          <w:rFonts w:ascii="Courier New" w:eastAsia="Times New Roman" w:hAnsi="Courier New" w:cs="Courier New"/>
          <w:color w:val="000060"/>
          <w:spacing w:val="0"/>
          <w:sz w:val="20"/>
          <w:szCs w:val="20"/>
          <w:lang w:val="es-ES" w:eastAsia="es-ES"/>
          <w14:ligatures w14:val="none"/>
          <w14:cntxtAlts w14:val="0"/>
        </w:rPr>
        <w:t> tabl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origen'</w:t>
      </w:r>
      <w:r w:rsidRPr="008179AB">
        <w:rPr>
          <w:rFonts w:ascii="Courier New" w:eastAsia="Times New Roman" w:hAnsi="Courier New" w:cs="Courier New"/>
          <w:color w:val="000060"/>
          <w:spacing w:val="0"/>
          <w:sz w:val="20"/>
          <w:szCs w:val="20"/>
          <w:lang w:val="es-ES" w:eastAsia="es-ES"/>
          <w14:ligatures w14:val="none"/>
          <w14:cntxtAlts w14:val="0"/>
        </w:rPr>
        <w:t>:</w:t>
      </w:r>
    </w:p>
    <w:p w14:paraId="79FA1C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O '</w:t>
      </w:r>
    </w:p>
    <w:p w14:paraId="0B1B37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if</w:t>
      </w:r>
      <w:r w:rsidRPr="008179AB">
        <w:rPr>
          <w:rFonts w:ascii="Courier New" w:eastAsia="Times New Roman" w:hAnsi="Courier New" w:cs="Courier New"/>
          <w:color w:val="000060"/>
          <w:spacing w:val="0"/>
          <w:sz w:val="20"/>
          <w:szCs w:val="20"/>
          <w:lang w:val="es-ES" w:eastAsia="es-ES"/>
          <w14:ligatures w14:val="none"/>
          <w14:cntxtAlts w14:val="0"/>
        </w:rPr>
        <w:t> tabl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_destino'</w:t>
      </w:r>
      <w:r w:rsidRPr="008179AB">
        <w:rPr>
          <w:rFonts w:ascii="Courier New" w:eastAsia="Times New Roman" w:hAnsi="Courier New" w:cs="Courier New"/>
          <w:color w:val="000060"/>
          <w:spacing w:val="0"/>
          <w:sz w:val="20"/>
          <w:szCs w:val="20"/>
          <w:lang w:val="es-ES" w:eastAsia="es-ES"/>
          <w14:ligatures w14:val="none"/>
          <w14:cntxtAlts w14:val="0"/>
        </w:rPr>
        <w:t>:</w:t>
      </w:r>
    </w:p>
    <w:p w14:paraId="2E36422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 '</w:t>
      </w:r>
    </w:p>
    <w:p w14:paraId="72957D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s:</w:t>
      </w:r>
    </w:p>
    <w:p w14:paraId="6BEE517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2</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30B789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a.</w:t>
      </w:r>
      <w:r w:rsidRPr="008179AB">
        <w:rPr>
          <w:rFonts w:ascii="Courier New" w:eastAsia="Times New Roman" w:hAnsi="Courier New" w:cs="Courier New"/>
          <w:color w:val="000000"/>
          <w:spacing w:val="0"/>
          <w:sz w:val="20"/>
          <w:szCs w:val="20"/>
          <w:lang w:val="es-ES" w:eastAsia="es-ES"/>
          <w14:ligatures w14:val="none"/>
          <w14:cntxtAlts w14:val="0"/>
        </w:rPr>
        <w:t>split(</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p>
    <w:p w14:paraId="0C1D6D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ayuda_indicador + line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5FFEDAF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vec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4F22D4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num_veces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fecha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hor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64B8B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cnx.</w:t>
      </w:r>
      <w:r w:rsidRPr="008179AB">
        <w:rPr>
          <w:rFonts w:ascii="Courier New" w:eastAsia="Times New Roman" w:hAnsi="Courier New" w:cs="Courier New"/>
          <w:color w:val="000000"/>
          <w:spacing w:val="0"/>
          <w:sz w:val="20"/>
          <w:szCs w:val="20"/>
          <w:lang w:val="es-ES" w:eastAsia="es-ES"/>
          <w14:ligatures w14:val="none"/>
          <w14:cntxtAlts w14:val="0"/>
        </w:rPr>
        <w:t>commit()</w:t>
      </w:r>
      <w:r w:rsidRPr="008179AB">
        <w:rPr>
          <w:rFonts w:ascii="Courier New" w:eastAsia="Times New Roman" w:hAnsi="Courier New" w:cs="Courier New"/>
          <w:color w:val="000060"/>
          <w:spacing w:val="0"/>
          <w:sz w:val="20"/>
          <w:szCs w:val="20"/>
          <w:lang w:val="es-ES" w:eastAsia="es-ES"/>
          <w14:ligatures w14:val="none"/>
          <w14:cntxtAlts w14:val="0"/>
        </w:rPr>
        <w:t>                                                                   </w:t>
      </w:r>
    </w:p>
    <w:p w14:paraId="1B2446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59A6FA7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alcular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abl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olum_nam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000000"/>
          <w:spacing w:val="0"/>
          <w:sz w:val="20"/>
          <w:szCs w:val="20"/>
          <w:lang w:val="es-ES" w:eastAsia="es-ES"/>
          <w14:ligatures w14:val="none"/>
          <w14:cntxtAlts w14:val="0"/>
        </w:rPr>
        <w:t>)</w:t>
      </w:r>
    </w:p>
    <w:p w14:paraId="75E4319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E4FB08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cat '</w:t>
      </w:r>
      <w:r w:rsidRPr="008179AB">
        <w:rPr>
          <w:rFonts w:ascii="Courier New" w:eastAsia="Times New Roman" w:hAnsi="Courier New" w:cs="Courier New"/>
          <w:color w:val="000060"/>
          <w:spacing w:val="0"/>
          <w:sz w:val="20"/>
          <w:szCs w:val="20"/>
          <w:lang w:val="es-ES" w:eastAsia="es-ES"/>
          <w14:ligatures w14:val="none"/>
          <w14:cntxtAlts w14:val="0"/>
        </w:rPr>
        <w:t> + ficheroIP_aux + </w:t>
      </w:r>
      <w:r w:rsidRPr="008179AB">
        <w:rPr>
          <w:rFonts w:ascii="Courier New" w:eastAsia="Times New Roman" w:hAnsi="Courier New" w:cs="Courier New"/>
          <w:color w:val="483D8B"/>
          <w:spacing w:val="0"/>
          <w:sz w:val="20"/>
          <w:szCs w:val="20"/>
          <w:lang w:val="es-ES" w:eastAsia="es-ES"/>
          <w14:ligatures w14:val="none"/>
          <w14:cntxtAlts w14:val="0"/>
        </w:rPr>
        <w:t>' &gt;&gt; '</w:t>
      </w:r>
      <w:r w:rsidRPr="008179AB">
        <w:rPr>
          <w:rFonts w:ascii="Courier New" w:eastAsia="Times New Roman" w:hAnsi="Courier New" w:cs="Courier New"/>
          <w:color w:val="000060"/>
          <w:spacing w:val="0"/>
          <w:sz w:val="20"/>
          <w:szCs w:val="20"/>
          <w:lang w:val="es-ES" w:eastAsia="es-ES"/>
          <w14:ligatures w14:val="none"/>
          <w14:cntxtAlts w14:val="0"/>
        </w:rPr>
        <w:t> + carpeta + </w:t>
      </w:r>
      <w:r w:rsidRPr="008179AB">
        <w:rPr>
          <w:rFonts w:ascii="Courier New" w:eastAsia="Times New Roman" w:hAnsi="Courier New" w:cs="Courier New"/>
          <w:color w:val="483D8B"/>
          <w:spacing w:val="0"/>
          <w:sz w:val="20"/>
          <w:szCs w:val="20"/>
          <w:lang w:val="es-ES" w:eastAsia="es-ES"/>
          <w14:ligatures w14:val="none"/>
          <w14:cntxtAlts w14:val="0"/>
        </w:rPr>
        <w:t>'/FicherosProcesados/Historico'</w:t>
      </w:r>
      <w:r w:rsidRPr="008179AB">
        <w:rPr>
          <w:rFonts w:ascii="Courier New" w:eastAsia="Times New Roman" w:hAnsi="Courier New" w:cs="Courier New"/>
          <w:color w:val="000000"/>
          <w:spacing w:val="0"/>
          <w:sz w:val="20"/>
          <w:szCs w:val="20"/>
          <w:lang w:val="es-ES" w:eastAsia="es-ES"/>
          <w14:ligatures w14:val="none"/>
          <w14:cntxtAlts w14:val="0"/>
        </w:rPr>
        <w:t>)</w:t>
      </w:r>
    </w:p>
    <w:p w14:paraId="6233B46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rm '</w:t>
      </w:r>
      <w:r w:rsidRPr="008179AB">
        <w:rPr>
          <w:rFonts w:ascii="Courier New" w:eastAsia="Times New Roman" w:hAnsi="Courier New" w:cs="Courier New"/>
          <w:color w:val="000060"/>
          <w:spacing w:val="0"/>
          <w:sz w:val="20"/>
          <w:szCs w:val="20"/>
          <w:lang w:val="es-ES" w:eastAsia="es-ES"/>
          <w14:ligatures w14:val="none"/>
          <w14:cntxtAlts w14:val="0"/>
        </w:rPr>
        <w:t> + ficheroIP_aux</w:t>
      </w:r>
      <w:r w:rsidRPr="008179AB">
        <w:rPr>
          <w:rFonts w:ascii="Courier New" w:eastAsia="Times New Roman" w:hAnsi="Courier New" w:cs="Courier New"/>
          <w:color w:val="000000"/>
          <w:spacing w:val="0"/>
          <w:sz w:val="20"/>
          <w:szCs w:val="20"/>
          <w:lang w:val="es-ES" w:eastAsia="es-ES"/>
          <w14:ligatures w14:val="none"/>
          <w14:cntxtAlts w14:val="0"/>
        </w:rPr>
        <w:t>)</w:t>
      </w:r>
    </w:p>
    <w:p w14:paraId="749CEE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37CFD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2D1F6A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93E8E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generarAler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5FF82A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E874C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793B1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evalua el valor de un indicador a traves de dos metodos, la media movil exponencial</w:t>
      </w:r>
    </w:p>
    <w:p w14:paraId="381CB69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a media movil.</w:t>
      </w:r>
    </w:p>
    <w:p w14:paraId="4095D09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caso de que el sistema no este en modo aprendizaje y el valor exceda los estandares predefinido</w:t>
      </w:r>
    </w:p>
    <w:p w14:paraId="4E7015D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se insertara una alerta en la base de datos de la tabla de nombre logs.</w:t>
      </w:r>
    </w:p>
    <w:p w14:paraId="3D036D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77BFE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7AD92F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8F801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5D7184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7028AB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evoIndicador --   Bandera que vale uno cuando aun no existe ningun resgistro para el indicador</w:t>
      </w:r>
    </w:p>
    <w:p w14:paraId="6790816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DC1D8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008D90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1F249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56EC4C4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2365A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3A29183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5929CA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749035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5B593F6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E3603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72EEDE1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50CC11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FC14A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_anterior --   Calculo de la media del indicador</w:t>
      </w:r>
    </w:p>
    <w:p w14:paraId="754D8D0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B27F9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79A45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anterior --        Calculo de la varianza del indicador</w:t>
      </w:r>
    </w:p>
    <w:p w14:paraId="44741E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5B04B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758FB3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3BA9937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38A2D9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media_exp --  Calculo de la media exponencial movil del indicador</w:t>
      </w:r>
    </w:p>
    <w:p w14:paraId="1702F3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6744A85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FFB74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_exp_anterior -- Calculo de la media exponencial movil del indicador</w:t>
      </w:r>
    </w:p>
    <w:p w14:paraId="7CB679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                                </w:t>
      </w:r>
    </w:p>
    <w:p w14:paraId="7F57F12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BCC881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208DC9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7A770F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48E4A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exp_anterior -- Calculo de la varianza exponencial movil del indicador</w:t>
      </w:r>
    </w:p>
    <w:p w14:paraId="21DE34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647FC6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14EF901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4577AF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BA3F9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p>
    <w:p w14:paraId="7CB3E3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1C26BDE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155033A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0D9E38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w:t>
      </w:r>
    </w:p>
    <w:p w14:paraId="01FBBB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p>
    <w:p w14:paraId="315A62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p>
    <w:p w14:paraId="73811C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p>
    <w:p w14:paraId="3B1EB40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p>
    <w:p w14:paraId="23ED7A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880D03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nuevoIndicador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TRU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lertas_nueva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TRUE'</w:t>
      </w:r>
      <w:r w:rsidRPr="008179AB">
        <w:rPr>
          <w:rFonts w:ascii="Courier New" w:eastAsia="Times New Roman" w:hAnsi="Courier New" w:cs="Courier New"/>
          <w:color w:val="000060"/>
          <w:spacing w:val="0"/>
          <w:sz w:val="20"/>
          <w:szCs w:val="20"/>
          <w:lang w:val="es-ES" w:eastAsia="es-ES"/>
          <w14:ligatures w14:val="none"/>
          <w14:cntxtAlts w14:val="0"/>
        </w:rPr>
        <w:t>:</w:t>
      </w:r>
    </w:p>
    <w:p w14:paraId="30C1DBA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log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NUEVO",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81361B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A9791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rr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ab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 - media_anterior</w:t>
      </w:r>
      <w:r w:rsidRPr="008179AB">
        <w:rPr>
          <w:rFonts w:ascii="Courier New" w:eastAsia="Times New Roman" w:hAnsi="Courier New" w:cs="Courier New"/>
          <w:color w:val="000000"/>
          <w:spacing w:val="0"/>
          <w:sz w:val="20"/>
          <w:szCs w:val="20"/>
          <w:lang w:val="es-ES" w:eastAsia="es-ES"/>
          <w14:ligatures w14:val="none"/>
          <w14:cntxtAlts w14:val="0"/>
        </w:rPr>
        <w:t>)</w:t>
      </w:r>
    </w:p>
    <w:p w14:paraId="63B993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rror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ab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 - media_exp_anterior</w:t>
      </w:r>
      <w:r w:rsidRPr="008179AB">
        <w:rPr>
          <w:rFonts w:ascii="Courier New" w:eastAsia="Times New Roman" w:hAnsi="Courier New" w:cs="Courier New"/>
          <w:color w:val="000000"/>
          <w:spacing w:val="0"/>
          <w:sz w:val="20"/>
          <w:szCs w:val="20"/>
          <w:lang w:val="es-ES" w:eastAsia="es-ES"/>
          <w14:ligatures w14:val="none"/>
          <w14:cntxtAlts w14:val="0"/>
        </w:rPr>
        <w:t>)</w:t>
      </w:r>
    </w:p>
    <w:p w14:paraId="6162CE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error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coeficiente_error * </w:t>
      </w:r>
      <w:r w:rsidRPr="008179AB">
        <w:rPr>
          <w:rFonts w:ascii="Courier New" w:eastAsia="Times New Roman" w:hAnsi="Courier New" w:cs="Courier New"/>
          <w:color w:val="DC143C"/>
          <w:spacing w:val="0"/>
          <w:sz w:val="20"/>
          <w:szCs w:val="20"/>
          <w:lang w:val="es-ES" w:eastAsia="es-ES"/>
          <w14:ligatures w14:val="none"/>
          <w14:cntxtAlts w14:val="0"/>
        </w:rPr>
        <w:t>math</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qrt(</w:t>
      </w:r>
      <w:r w:rsidRPr="008179AB">
        <w:rPr>
          <w:rFonts w:ascii="Courier New" w:eastAsia="Times New Roman" w:hAnsi="Courier New" w:cs="Courier New"/>
          <w:color w:val="000060"/>
          <w:spacing w:val="0"/>
          <w:sz w:val="20"/>
          <w:szCs w:val="20"/>
          <w:lang w:val="es-ES" w:eastAsia="es-ES"/>
          <w14:ligatures w14:val="none"/>
          <w14:cntxtAlts w14:val="0"/>
        </w:rPr>
        <w:t>varianza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w:t>
      </w:r>
    </w:p>
    <w:p w14:paraId="26AB2E1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log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ERROR",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013864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58129FB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error_exp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coeficiente_error * </w:t>
      </w:r>
      <w:r w:rsidRPr="008179AB">
        <w:rPr>
          <w:rFonts w:ascii="Courier New" w:eastAsia="Times New Roman" w:hAnsi="Courier New" w:cs="Courier New"/>
          <w:color w:val="DC143C"/>
          <w:spacing w:val="0"/>
          <w:sz w:val="20"/>
          <w:szCs w:val="20"/>
          <w:lang w:val="es-ES" w:eastAsia="es-ES"/>
          <w14:ligatures w14:val="none"/>
          <w14:cntxtAlts w14:val="0"/>
        </w:rPr>
        <w:t>math</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qrt(</w:t>
      </w:r>
      <w:r w:rsidRPr="008179AB">
        <w:rPr>
          <w:rFonts w:ascii="Courier New" w:eastAsia="Times New Roman" w:hAnsi="Courier New" w:cs="Courier New"/>
          <w:color w:val="000060"/>
          <w:spacing w:val="0"/>
          <w:sz w:val="20"/>
          <w:szCs w:val="20"/>
          <w:lang w:val="es-ES" w:eastAsia="es-ES"/>
          <w14:ligatures w14:val="none"/>
          <w14:cntxtAlts w14:val="0"/>
        </w:rPr>
        <w:t>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w:t>
      </w:r>
    </w:p>
    <w:p w14:paraId="5D8708F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log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ERROR_EXP",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07027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099CBB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p>
    <w:p w14:paraId="5CC66E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3785FA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rellenar</w:t>
      </w:r>
    </w:p>
    <w:p w14:paraId="7BFA8AB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5A7A0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rellenarBaseDatosEstadistico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m_muestr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1ABBFCD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8DF77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FE741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Funcion que rellena la tabla Estadisticos, la cual contiene todos los indicadores con</w:t>
      </w:r>
    </w:p>
    <w:p w14:paraId="15D08C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os calculos estadisticos realizados.</w:t>
      </w:r>
    </w:p>
    <w:p w14:paraId="7CAFC81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E9BFEC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418941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9A684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14411D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103D27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2AACE9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67F2E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181F249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DCAD9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6A078D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3EBAD50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08A8A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7DFB31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28B1D40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91FA2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5D9C7FF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7E52F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0E515C0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24516F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m_muestras --     Numero de muestras del indicador</w:t>
      </w:r>
    </w:p>
    <w:p w14:paraId="0F8FF7E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126F6E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6EDB7B9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                   </w:t>
      </w:r>
    </w:p>
    <w:p w14:paraId="752086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BE5FC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410D29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30ECED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C604B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53E2F7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p>
    <w:p w14:paraId="1DAFD5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7DA33C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7A532C7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media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p>
    <w:p w14:paraId="63DDDAD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p>
    <w:p w14:paraId="512290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varianza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618EE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p>
    <w:p w14:paraId="7573EE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media_exp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7B86440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p>
    <w:p w14:paraId="68EC225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varianza_exp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45EE82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r w:rsidRPr="008179AB">
        <w:rPr>
          <w:rFonts w:ascii="Courier New" w:eastAsia="Times New Roman" w:hAnsi="Courier New" w:cs="Courier New"/>
          <w:color w:val="000060"/>
          <w:spacing w:val="0"/>
          <w:sz w:val="20"/>
          <w:szCs w:val="20"/>
          <w:lang w:val="es-ES" w:eastAsia="es-ES"/>
          <w14:ligatures w14:val="none"/>
          <w14:cntxtAlts w14:val="0"/>
        </w:rPr>
        <w:t>      </w:t>
      </w:r>
    </w:p>
    <w:p w14:paraId="6A1258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b/>
          <w:bCs/>
          <w:color w:val="FF7700"/>
          <w:spacing w:val="0"/>
          <w:sz w:val="20"/>
          <w:szCs w:val="20"/>
          <w:lang w:val="es-ES" w:eastAsia="es-ES"/>
          <w14:ligatures w14:val="none"/>
          <w14:cntxtAlts w14:val="0"/>
        </w:rPr>
        <w:t>is</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or</w:t>
      </w:r>
      <w:r w:rsidRPr="008179AB">
        <w:rPr>
          <w:rFonts w:ascii="Courier New" w:eastAsia="Times New Roman" w:hAnsi="Courier New" w:cs="Courier New"/>
          <w:color w:val="000060"/>
          <w:spacing w:val="0"/>
          <w:sz w:val="20"/>
          <w:szCs w:val="20"/>
          <w:lang w:val="es-ES" w:eastAsia="es-ES"/>
          <w14:ligatures w14:val="none"/>
          <w14:cntxtAlts w14:val="0"/>
        </w:rPr>
        <w:t> varianza_anterior </w:t>
      </w:r>
      <w:r w:rsidRPr="008179AB">
        <w:rPr>
          <w:rFonts w:ascii="Courier New" w:eastAsia="Times New Roman" w:hAnsi="Courier New" w:cs="Courier New"/>
          <w:b/>
          <w:bCs/>
          <w:color w:val="FF7700"/>
          <w:spacing w:val="0"/>
          <w:sz w:val="20"/>
          <w:szCs w:val="20"/>
          <w:lang w:val="es-ES" w:eastAsia="es-ES"/>
          <w14:ligatures w14:val="none"/>
          <w14:cntxtAlts w14:val="0"/>
        </w:rPr>
        <w:t>is</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w:t>
      </w:r>
    </w:p>
    <w:p w14:paraId="5CE7549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generarAler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p>
    <w:p w14:paraId="31A459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estadistico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muestra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91500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05D387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generarAler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1EF9B6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rellenar :</w:t>
      </w:r>
    </w:p>
    <w:p w14:paraId="6CE630D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estadistico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muestra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5ED3AB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p>
    <w:p w14:paraId="08F273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close()</w:t>
      </w:r>
    </w:p>
    <w:p w14:paraId="584F24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6F29D3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rellenar</w:t>
      </w:r>
    </w:p>
    <w:p w14:paraId="3299AF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CEB50B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r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abl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7A8398A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258500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A7BF4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extrae los datos de las tablas auxiliares para</w:t>
      </w:r>
    </w:p>
    <w:p w14:paraId="004EE9E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levar a cabo el calculo de los indicadores.</w:t>
      </w:r>
    </w:p>
    <w:p w14:paraId="6E6EE4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F44EAE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01F5351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70215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660C76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7387E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tabla --      Nombre de la tabla donde del indicador</w:t>
      </w:r>
    </w:p>
    <w:p w14:paraId="1D5272D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F0D84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44933C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F8802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7FCF62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1FA3C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7E9F4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liminar_regist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354B435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23642F0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556C52F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DISTINCT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7B7B5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dicador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ursor.</w:t>
      </w:r>
      <w:r w:rsidRPr="008179AB">
        <w:rPr>
          <w:rFonts w:ascii="Courier New" w:eastAsia="Times New Roman" w:hAnsi="Courier New" w:cs="Courier New"/>
          <w:color w:val="000000"/>
          <w:spacing w:val="0"/>
          <w:sz w:val="20"/>
          <w:szCs w:val="20"/>
          <w:lang w:val="es-ES" w:eastAsia="es-ES"/>
          <w14:ligatures w14:val="none"/>
          <w14:cntxtAlts w14:val="0"/>
        </w:rPr>
        <w:t>fetchall()</w:t>
      </w:r>
    </w:p>
    <w:p w14:paraId="1DBB05A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ndicador_aux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Indicadores:</w:t>
      </w:r>
    </w:p>
    <w:p w14:paraId="2AD4D82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num_veces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 "'</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apacidad_ventan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4275D72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vec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all()</w:t>
      </w:r>
    </w:p>
    <w:p w14:paraId="3DCC55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lat_li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tem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sublis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num_veces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tem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sublist</w:t>
      </w:r>
      <w:r w:rsidRPr="008179AB">
        <w:rPr>
          <w:rFonts w:ascii="Courier New" w:eastAsia="Times New Roman" w:hAnsi="Courier New" w:cs="Courier New"/>
          <w:color w:val="000000"/>
          <w:spacing w:val="0"/>
          <w:sz w:val="20"/>
          <w:szCs w:val="20"/>
          <w:lang w:val="es-ES" w:eastAsia="es-ES"/>
          <w14:ligatures w14:val="none"/>
          <w14:cntxtAlts w14:val="0"/>
        </w:rPr>
        <w:t>]</w:t>
      </w:r>
    </w:p>
    <w:p w14:paraId="62F9EBC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num_veces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 "'</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w:t>
      </w:r>
      <w:r w:rsidRPr="008179AB">
        <w:rPr>
          <w:rFonts w:ascii="Courier New" w:eastAsia="Times New Roman" w:hAnsi="Courier New" w:cs="Courier New"/>
          <w:color w:val="000000"/>
          <w:spacing w:val="0"/>
          <w:sz w:val="20"/>
          <w:szCs w:val="20"/>
          <w:lang w:val="es-ES" w:eastAsia="es-ES"/>
          <w14:ligatures w14:val="none"/>
          <w14:cntxtAlts w14:val="0"/>
        </w:rPr>
        <w:t>)</w:t>
      </w:r>
    </w:p>
    <w:p w14:paraId="28D6A2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veces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all()</w:t>
      </w:r>
    </w:p>
    <w:p w14:paraId="4D1A9E1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lat_list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tem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sublis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num_veces_exp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tem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sublist</w:t>
      </w:r>
      <w:r w:rsidRPr="008179AB">
        <w:rPr>
          <w:rFonts w:ascii="Courier New" w:eastAsia="Times New Roman" w:hAnsi="Courier New" w:cs="Courier New"/>
          <w:color w:val="000000"/>
          <w:spacing w:val="0"/>
          <w:sz w:val="20"/>
          <w:szCs w:val="20"/>
          <w:lang w:val="es-ES" w:eastAsia="es-ES"/>
          <w14:ligatures w14:val="none"/>
          <w14:cntxtAlts w14:val="0"/>
        </w:rPr>
        <w:t>]</w:t>
      </w:r>
    </w:p>
    <w:p w14:paraId="112F4D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lat_list_exp.</w:t>
      </w:r>
      <w:r w:rsidRPr="008179AB">
        <w:rPr>
          <w:rFonts w:ascii="Courier New" w:eastAsia="Times New Roman" w:hAnsi="Courier New" w:cs="Courier New"/>
          <w:color w:val="000000"/>
          <w:spacing w:val="0"/>
          <w:sz w:val="20"/>
          <w:szCs w:val="20"/>
          <w:lang w:val="es-ES" w:eastAsia="es-ES"/>
          <w14:ligatures w14:val="none"/>
          <w14:cntxtAlts w14:val="0"/>
        </w:rPr>
        <w:t>reverse()</w:t>
      </w:r>
    </w:p>
    <w:p w14:paraId="5EC267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lcula_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lat_list_exp</w:t>
      </w:r>
      <w:r w:rsidRPr="008179AB">
        <w:rPr>
          <w:rFonts w:ascii="Courier New" w:eastAsia="Times New Roman" w:hAnsi="Courier New" w:cs="Courier New"/>
          <w:color w:val="000000"/>
          <w:spacing w:val="0"/>
          <w:sz w:val="20"/>
          <w:szCs w:val="20"/>
          <w:lang w:val="es-ES" w:eastAsia="es-ES"/>
          <w14:ligatures w14:val="none"/>
          <w14:cntxtAlts w14:val="0"/>
        </w:rPr>
        <w:t>)</w:t>
      </w:r>
    </w:p>
    <w:p w14:paraId="630546D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lcula_var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p.</w:t>
      </w:r>
      <w:r w:rsidRPr="008179AB">
        <w:rPr>
          <w:rFonts w:ascii="Courier New" w:eastAsia="Times New Roman" w:hAnsi="Courier New" w:cs="Courier New"/>
          <w:color w:val="000000"/>
          <w:spacing w:val="0"/>
          <w:sz w:val="20"/>
          <w:szCs w:val="20"/>
          <w:lang w:val="es-ES" w:eastAsia="es-ES"/>
          <w14:ligatures w14:val="none"/>
          <w14:cntxtAlts w14:val="0"/>
        </w:rPr>
        <w:t>var(</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p>
    <w:p w14:paraId="5C7C567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num_veces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 "'</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90DE6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evo_val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1549E8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liminar_regist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rellenarBaseDatosEstadistico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p.</w:t>
      </w:r>
      <w:r w:rsidRPr="008179AB">
        <w:rPr>
          <w:rFonts w:ascii="Courier New" w:eastAsia="Times New Roman" w:hAnsi="Courier New" w:cs="Courier New"/>
          <w:color w:val="000000"/>
          <w:spacing w:val="0"/>
          <w:sz w:val="20"/>
          <w:szCs w:val="20"/>
          <w:lang w:val="es-ES" w:eastAsia="es-ES"/>
          <w14:ligatures w14:val="none"/>
          <w14:cntxtAlts w14:val="0"/>
        </w:rPr>
        <w:t>mean(</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p.</w:t>
      </w:r>
      <w:r w:rsidRPr="008179AB">
        <w:rPr>
          <w:rFonts w:ascii="Courier New" w:eastAsia="Times New Roman" w:hAnsi="Courier New" w:cs="Courier New"/>
          <w:color w:val="000000"/>
          <w:spacing w:val="0"/>
          <w:sz w:val="20"/>
          <w:szCs w:val="20"/>
          <w:lang w:val="es-ES" w:eastAsia="es-ES"/>
          <w14:ligatures w14:val="none"/>
          <w14:cntxtAlts w14:val="0"/>
        </w:rPr>
        <w:t>var(</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000000"/>
          <w:spacing w:val="0"/>
          <w:sz w:val="20"/>
          <w:szCs w:val="20"/>
          <w:lang w:val="es-ES" w:eastAsia="es-ES"/>
          <w14:ligatures w14:val="none"/>
          <w14:cntxtAlts w14:val="0"/>
        </w:rPr>
        <w:t>)</w:t>
      </w:r>
    </w:p>
    <w:p w14:paraId="4F76BFD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eliminar_regist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eliminar_anomalo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TRUE'</w:t>
      </w:r>
      <w:r w:rsidRPr="008179AB">
        <w:rPr>
          <w:rFonts w:ascii="Courier New" w:eastAsia="Times New Roman" w:hAnsi="Courier New" w:cs="Courier New"/>
          <w:color w:val="000060"/>
          <w:spacing w:val="0"/>
          <w:sz w:val="20"/>
          <w:szCs w:val="20"/>
          <w:lang w:val="es-ES" w:eastAsia="es-ES"/>
          <w14:ligatures w14:val="none"/>
          <w14:cntxtAlts w14:val="0"/>
        </w:rPr>
        <w:t>:</w:t>
      </w:r>
    </w:p>
    <w:p w14:paraId="19AABAB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fech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p="'</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5C9612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9A2211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BDC411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0BBA62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86D42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2ADE3A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40452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4E436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rea dinamicamente una carpeta</w:t>
      </w:r>
    </w:p>
    <w:p w14:paraId="7207BD7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que contiene la informacion de un indicador</w:t>
      </w:r>
    </w:p>
    <w:p w14:paraId="2DFBA8E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A8AEAA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2E58C8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F10F3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arpeta --          Nombre de la carpeta</w:t>
      </w:r>
    </w:p>
    <w:p w14:paraId="6864D6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F9481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o al indicador</w:t>
      </w:r>
    </w:p>
    <w:p w14:paraId="7F439B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FBC6ED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AF4516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9E45B9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89BD6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path</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isdir(</w:t>
      </w:r>
      <w:r w:rsidRPr="008179AB">
        <w:rPr>
          <w:rFonts w:ascii="Courier New" w:eastAsia="Times New Roman" w:hAnsi="Courier New" w:cs="Courier New"/>
          <w:color w:val="000060"/>
          <w:spacing w:val="0"/>
          <w:sz w:val="20"/>
          <w:szCs w:val="20"/>
          <w:lang w:val="es-ES" w:eastAsia="es-ES"/>
          <w14:ligatures w14:val="none"/>
          <w14:cntxtAlts w14:val="0"/>
        </w:rPr>
        <w:t> carpeta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D7645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makedirs(</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FicherosProcesados'</w:t>
      </w:r>
      <w:r w:rsidRPr="008179AB">
        <w:rPr>
          <w:rFonts w:ascii="Courier New" w:eastAsia="Times New Roman" w:hAnsi="Courier New" w:cs="Courier New"/>
          <w:color w:val="000000"/>
          <w:spacing w:val="0"/>
          <w:sz w:val="20"/>
          <w:szCs w:val="20"/>
          <w:lang w:val="es-ES" w:eastAsia="es-ES"/>
          <w14:ligatures w14:val="none"/>
          <w14:cntxtAlts w14:val="0"/>
        </w:rPr>
        <w:t>)</w:t>
      </w:r>
    </w:p>
    <w:p w14:paraId="0D50CA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touch 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FicherosProcesados/Historico'</w:t>
      </w:r>
      <w:r w:rsidRPr="008179AB">
        <w:rPr>
          <w:rFonts w:ascii="Courier New" w:eastAsia="Times New Roman" w:hAnsi="Courier New" w:cs="Courier New"/>
          <w:color w:val="000000"/>
          <w:spacing w:val="0"/>
          <w:sz w:val="20"/>
          <w:szCs w:val="20"/>
          <w:lang w:val="es-ES" w:eastAsia="es-ES"/>
          <w14:ligatures w14:val="none"/>
          <w14:cntxtAlts w14:val="0"/>
        </w:rPr>
        <w:t>)</w:t>
      </w:r>
    </w:p>
    <w:p w14:paraId="6F715F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B7AF69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buscaLine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palab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75409A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E0328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A24798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busca una palabra en un fichero</w:t>
      </w:r>
    </w:p>
    <w:p w14:paraId="64560A3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en caso de existir, devuelve el numero de linea</w:t>
      </w:r>
    </w:p>
    <w:p w14:paraId="53D32E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el que se encuentra</w:t>
      </w:r>
    </w:p>
    <w:p w14:paraId="679CB63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208731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193327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A7B2D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labra --  Palabra que se desea buscar</w:t>
      </w:r>
    </w:p>
    <w:p w14:paraId="4299EA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5BB35C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ichero --  Nombre del fichero en el que se busca la coincidencia</w:t>
      </w:r>
    </w:p>
    <w:p w14:paraId="1A0A8EB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p>
    <w:p w14:paraId="221225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D47A8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p>
    <w:p w14:paraId="3111AD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line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fichero :</w:t>
      </w:r>
    </w:p>
    <w:p w14:paraId="0E44908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Destino:</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palabra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 </w:t>
      </w:r>
      <w:r w:rsidRPr="008179AB">
        <w:rPr>
          <w:rFonts w:ascii="Courier New" w:eastAsia="Times New Roman" w:hAnsi="Courier New" w:cs="Courier New"/>
          <w:b/>
          <w:bCs/>
          <w:color w:val="FF7700"/>
          <w:spacing w:val="0"/>
          <w:sz w:val="20"/>
          <w:szCs w:val="20"/>
          <w:lang w:val="es-ES" w:eastAsia="es-ES"/>
          <w14:ligatures w14:val="none"/>
          <w14:cntxtAlts w14:val="0"/>
        </w:rPr>
        <w:t>o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palabra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w:t>
      </w:r>
    </w:p>
    <w:p w14:paraId="7769275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linea</w:t>
      </w:r>
    </w:p>
    <w:p w14:paraId="18180D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6DDC04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C986D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EAA51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6F810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5941AE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auxiliar para la generacion de los ficheros</w:t>
      </w:r>
    </w:p>
    <w:p w14:paraId="5DD7E2F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que contienen la informacion de los indicadores</w:t>
      </w:r>
    </w:p>
    <w:p w14:paraId="3E2BAEB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CD9B1A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3680A5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051D1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5DCC44B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0751E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arpeta --          Nombre de la carpeta</w:t>
      </w:r>
    </w:p>
    <w:p w14:paraId="28205D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CAB519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366F7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03763E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800BBD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1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r'</w:t>
      </w:r>
      <w:r w:rsidRPr="008179AB">
        <w:rPr>
          <w:rFonts w:ascii="Courier New" w:eastAsia="Times New Roman" w:hAnsi="Courier New" w:cs="Courier New"/>
          <w:color w:val="000000"/>
          <w:spacing w:val="0"/>
          <w:sz w:val="20"/>
          <w:szCs w:val="20"/>
          <w:lang w:val="es-ES" w:eastAsia="es-ES"/>
          <w14:ligatures w14:val="none"/>
          <w14:cntxtAlts w14:val="0"/>
        </w:rPr>
        <w:t>)</w:t>
      </w:r>
    </w:p>
    <w:p w14:paraId="2F33B51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le1.</w:t>
      </w:r>
      <w:r w:rsidRPr="008179AB">
        <w:rPr>
          <w:rFonts w:ascii="Courier New" w:eastAsia="Times New Roman" w:hAnsi="Courier New" w:cs="Courier New"/>
          <w:color w:val="000000"/>
          <w:spacing w:val="0"/>
          <w:sz w:val="20"/>
          <w:szCs w:val="20"/>
          <w:lang w:val="es-ES" w:eastAsia="es-ES"/>
          <w14:ligatures w14:val="none"/>
          <w14:cntxtAlts w14:val="0"/>
        </w:rPr>
        <w:t>readlines()</w:t>
      </w:r>
    </w:p>
    <w:p w14:paraId="6DB65EA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buscaLine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p>
    <w:p w14:paraId="085B56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w:t>
      </w:r>
    </w:p>
    <w:p w14:paraId="330077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p>
    <w:p w14:paraId="3402C53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695442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607583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0060"/>
          <w:spacing w:val="0"/>
          <w:sz w:val="20"/>
          <w:szCs w:val="20"/>
          <w:lang w:val="es-ES" w:eastAsia="es-ES"/>
          <w14:ligatures w14:val="none"/>
          <w14:cntxtAlts w14:val="0"/>
        </w:rPr>
        <w:t>fech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73EA1C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0060"/>
          <w:spacing w:val="0"/>
          <w:sz w:val="20"/>
          <w:szCs w:val="20"/>
          <w:lang w:val="es-ES" w:eastAsia="es-ES"/>
          <w14:ligatures w14:val="none"/>
          <w14:cntxtAlts w14:val="0"/>
        </w:rPr>
        <w:t>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8D0C1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5B9C61E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bande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p>
    <w:p w14:paraId="1963E3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while</w:t>
      </w:r>
      <w:r w:rsidRPr="008179AB">
        <w:rPr>
          <w:rFonts w:ascii="Courier New" w:eastAsia="Times New Roman" w:hAnsi="Courier New" w:cs="Courier New"/>
          <w:color w:val="000060"/>
          <w:spacing w:val="0"/>
          <w:sz w:val="20"/>
          <w:szCs w:val="20"/>
          <w:lang w:val="es-ES" w:eastAsia="es-ES"/>
          <w14:ligatures w14:val="none"/>
          <w14:cntxtAlts w14:val="0"/>
        </w:rPr>
        <w:t> bande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60"/>
          <w:spacing w:val="0"/>
          <w:sz w:val="20"/>
          <w:szCs w:val="20"/>
          <w:lang w:val="es-ES" w:eastAsia="es-ES"/>
          <w14:ligatures w14:val="none"/>
          <w14:cntxtAlts w14:val="0"/>
        </w:rPr>
        <w:t>:</w:t>
      </w:r>
    </w:p>
    <w:p w14:paraId="282650D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no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0F8122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0060"/>
          <w:spacing w:val="0"/>
          <w:sz w:val="20"/>
          <w:szCs w:val="20"/>
          <w:lang w:val="es-ES" w:eastAsia="es-ES"/>
          <w14:ligatures w14:val="none"/>
          <w14:cntxtAlts w14:val="0"/>
        </w:rPr>
        <w:t>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a</w:t>
      </w:r>
      <w:r w:rsidRPr="008179AB">
        <w:rPr>
          <w:rFonts w:ascii="Courier New" w:eastAsia="Times New Roman" w:hAnsi="Courier New" w:cs="Courier New"/>
          <w:color w:val="000000"/>
          <w:spacing w:val="0"/>
          <w:sz w:val="20"/>
          <w:szCs w:val="20"/>
          <w:lang w:val="es-ES" w:eastAsia="es-ES"/>
          <w14:ligatures w14:val="none"/>
          <w14:cntxtAlts w14:val="0"/>
        </w:rPr>
        <w:t>])</w:t>
      </w:r>
    </w:p>
    <w:p w14:paraId="27DC8DE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533B96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01ADA8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bande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113EE0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433F4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1.</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84298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DD91D7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Aplicacio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D4CE6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A2B0F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0FF90C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6762CB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5421504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1D12C69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45A15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3EF11C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42DA2EB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73F2A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D44B82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305AC2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4DA458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w:t>
      </w:r>
    </w:p>
    <w:p w14:paraId="64A900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291FA9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plicacio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L7_PROTO_NA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p>
    <w:p w14:paraId="75466AE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29813F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E80E6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Aplicaciones detectada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209B8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19E529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76788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gt; Total de aplicaciones:</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plicacio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9FB6B9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p>
    <w:p w14:paraId="2D5C6F9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ap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Aplicaciones:</w:t>
      </w:r>
    </w:p>
    <w:p w14:paraId="4E3253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ap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BC0901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p>
    <w:p w14:paraId="25650C2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gt; Analisis de aplicaciones con IP origen:</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08F7AB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0B62F2A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E03D1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385230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7_PROTO_NAM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459C94E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30892C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1AF456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2AB1F2C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07BA7D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18600D0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p>
    <w:p w14:paraId="37DF65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Aplicacio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1048E1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570EBCB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6B6AD75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w:t>
      </w:r>
      <w:r w:rsidRPr="008179AB">
        <w:rPr>
          <w:rFonts w:ascii="Courier New" w:eastAsia="Times New Roman" w:hAnsi="Courier New" w:cs="Courier New"/>
          <w:color w:val="000000"/>
          <w:spacing w:val="0"/>
          <w:sz w:val="20"/>
          <w:szCs w:val="20"/>
          <w:lang w:val="es-ES" w:eastAsia="es-ES"/>
          <w14:ligatures w14:val="none"/>
          <w14:cntxtAlts w14:val="0"/>
        </w:rPr>
        <w:t>)</w:t>
      </w:r>
    </w:p>
    <w:p w14:paraId="7CD38E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B08EE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Datase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0B791E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to_csv(</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datase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se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encoding</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utf-8'</w:t>
      </w:r>
      <w:r w:rsidRPr="008179AB">
        <w:rPr>
          <w:rFonts w:ascii="Courier New" w:eastAsia="Times New Roman" w:hAnsi="Courier New" w:cs="Courier New"/>
          <w:color w:val="000000"/>
          <w:spacing w:val="0"/>
          <w:sz w:val="20"/>
          <w:szCs w:val="20"/>
          <w:lang w:val="es-ES" w:eastAsia="es-ES"/>
          <w14:ligatures w14:val="none"/>
          <w14:cntxtAlts w14:val="0"/>
        </w:rPr>
        <w:t>)</w:t>
      </w:r>
    </w:p>
    <w:p w14:paraId="1D64DE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1AF11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PuertosDestin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744C73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3FAF0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CF3A71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destino</w:t>
      </w:r>
    </w:p>
    <w:p w14:paraId="6A5DB1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2772A2F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73E348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16913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712AEC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2C89A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df --       DataFrame del indicador de aplicaciones</w:t>
      </w:r>
    </w:p>
    <w:p w14:paraId="74CEC6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B9E17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3AE6A8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DD4AC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2ED92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F1D891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7B220A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4018E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Puertos destinos detectado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AB85F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E22E4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BAFF1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gt; Puertos destino con el numero de veces abiertos: </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7C7E6D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L4_DST_POR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 --&gt; IP origen y puerto destino con el numero de veces abierto'</w:t>
      </w:r>
      <w:r w:rsidRPr="008179AB">
        <w:rPr>
          <w:rFonts w:ascii="Courier New" w:eastAsia="Times New Roman" w:hAnsi="Courier New" w:cs="Courier New"/>
          <w:color w:val="000000"/>
          <w:spacing w:val="0"/>
          <w:sz w:val="20"/>
          <w:szCs w:val="20"/>
          <w:lang w:val="es-ES" w:eastAsia="es-ES"/>
          <w14:ligatures w14:val="none"/>
          <w14:cntxtAlts w14:val="0"/>
        </w:rPr>
        <w:t>)</w:t>
      </w:r>
    </w:p>
    <w:p w14:paraId="5AEEB8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322C8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86C3F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BDA08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4_DST_POR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6687D7B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46AE8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145C29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Puertos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2EAF10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Puertos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0D29EA8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1C173C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p>
    <w:p w14:paraId="4272ED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4DFF2FA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1D3E3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48C78F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w:t>
      </w:r>
      <w:r w:rsidRPr="008179AB">
        <w:rPr>
          <w:rFonts w:ascii="Courier New" w:eastAsia="Times New Roman" w:hAnsi="Courier New" w:cs="Courier New"/>
          <w:color w:val="000000"/>
          <w:spacing w:val="0"/>
          <w:sz w:val="20"/>
          <w:szCs w:val="20"/>
          <w:lang w:val="es-ES" w:eastAsia="es-ES"/>
          <w14:ligatures w14:val="none"/>
          <w14:cntxtAlts w14:val="0"/>
        </w:rPr>
        <w:t>)</w:t>
      </w:r>
    </w:p>
    <w:p w14:paraId="2AE0C9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C9D318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PuertosOrig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582898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BE1AB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B7C0EB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origen</w:t>
      </w:r>
    </w:p>
    <w:p w14:paraId="014E0A9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29F99AA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67AEB0F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3C6DC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EFFBC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3E07B7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35ECDF9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p>
    <w:p w14:paraId="5B4A84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54CA7B9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6F34B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EAB42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3B2419A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72F9B3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05D867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Puertos origen detectado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EFB9D1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5C6D89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8710D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gt; Puertos origen con el numero de veces abiertos: </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432DF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L4_SRC_POR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 --&gt; IP origen y puerto origen con el numero de veces abierto'</w:t>
      </w:r>
      <w:r w:rsidRPr="008179AB">
        <w:rPr>
          <w:rFonts w:ascii="Courier New" w:eastAsia="Times New Roman" w:hAnsi="Courier New" w:cs="Courier New"/>
          <w:color w:val="000000"/>
          <w:spacing w:val="0"/>
          <w:sz w:val="20"/>
          <w:szCs w:val="20"/>
          <w:lang w:val="es-ES" w:eastAsia="es-ES"/>
          <w14:ligatures w14:val="none"/>
          <w14:cntxtAlts w14:val="0"/>
        </w:rPr>
        <w:t>)</w:t>
      </w:r>
    </w:p>
    <w:p w14:paraId="2EAF79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CCA97B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32BF63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89089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4_SRC_POR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0BE663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08902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32897F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075A87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36FE60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57B841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p>
    <w:p w14:paraId="52BC20A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163C7C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297B8DE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0400489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w:t>
      </w:r>
      <w:r w:rsidRPr="008179AB">
        <w:rPr>
          <w:rFonts w:ascii="Courier New" w:eastAsia="Times New Roman" w:hAnsi="Courier New" w:cs="Courier New"/>
          <w:color w:val="000000"/>
          <w:spacing w:val="0"/>
          <w:sz w:val="20"/>
          <w:szCs w:val="20"/>
          <w:lang w:val="es-ES" w:eastAsia="es-ES"/>
          <w14:ligatures w14:val="none"/>
          <w14:cntxtAlts w14:val="0"/>
        </w:rPr>
        <w:t>)</w:t>
      </w:r>
    </w:p>
    <w:p w14:paraId="19EC8E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31595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oIPd</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E1BFA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625A1C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60A91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4E6BA4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128411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6FA140D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18410E9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12D956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6E5B22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24F13F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60C428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ipFiltrado --       Direccion IP asociada al indicador</w:t>
      </w:r>
    </w:p>
    <w:p w14:paraId="2F6195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DA3DE0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28952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92A816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3EB1F87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C950C9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Relacion de IP origen con IP destino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D1031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41389A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37E664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3261CF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831F68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FCBD88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7A3FCA4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C3FE80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AB50D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IPorigen-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4EC4F0C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IPorigen-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74558A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10A503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p>
    <w:p w14:paraId="257F63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230B8A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0CCD98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464E5F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relacion_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47C396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562B0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dIP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60C84F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954AA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020BCD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12FA66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2B4CF5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426601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E473E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E35FF6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8940E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52EEB74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AF99D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50E6E6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5AF519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41D91F3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18E43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09BCFE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27173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Relacion de IP destino con IP origen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567CD9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A46CB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8ECAB4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DST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3A7486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36390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Destino:</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DA6BE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40E2E46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B6161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1D5A99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IPdestino-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3CD896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IPdestino-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5C1BE5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53C1C8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p>
    <w:p w14:paraId="5E1F096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destino-origen'</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67B9CF7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destino-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destino-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5E59413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212839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F44A8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DestinoICM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7F397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7068C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13662D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mensajes icmp</w:t>
      </w:r>
    </w:p>
    <w:p w14:paraId="7E7B00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C223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65CE24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06DCB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7F1AA8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CAC9E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55820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0E333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7480C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20FC0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14D51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E4F8C0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7CBB29E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34362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ICMPs con IPs origen detectado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B24C6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0CDBEAC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BC9D4B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gt; IP origen con ICMP:</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8F157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DB000D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7_PROTO_NAM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CM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041E05D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ED2BD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5C1AFF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ICMP-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3289695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ICMP-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C9AB5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62BFE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p>
    <w:p w14:paraId="50CF9F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482C04F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BC7158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7F92A74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_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3829101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A5AF1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NumIpDistinta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DDDC6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00E59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17D63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3269DC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224F3D3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distintas en la base de datos</w:t>
      </w:r>
    </w:p>
    <w:p w14:paraId="54EB10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8D7D7C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B7EA45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472B7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6FED0D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43785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118E8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3A3152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26E7C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3AA97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4288F6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B6476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Numero de IP distinta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81447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D1704B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71CC9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66393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5221B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f2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p>
    <w:p w14:paraId="588197C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Ps_destin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2.</w:t>
      </w:r>
      <w:r w:rsidRPr="008179AB">
        <w:rPr>
          <w:rFonts w:ascii="Courier New" w:eastAsia="Times New Roman" w:hAnsi="Courier New" w:cs="Courier New"/>
          <w:color w:val="000000"/>
          <w:spacing w:val="0"/>
          <w:sz w:val="20"/>
          <w:szCs w:val="20"/>
          <w:lang w:val="es-ES" w:eastAsia="es-ES"/>
          <w14:ligatures w14:val="none"/>
          <w14:cntxtAlts w14:val="0"/>
        </w:rPr>
        <w:t>IPV4_DST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p>
    <w:p w14:paraId="7EA7AB7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IP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s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0168F03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1D3F9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C09DCC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DISTINTA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IPs</w:t>
      </w:r>
      <w:r w:rsidRPr="008179AB">
        <w:rPr>
          <w:rFonts w:ascii="Courier New" w:eastAsia="Times New Roman" w:hAnsi="Courier New" w:cs="Courier New"/>
          <w:color w:val="000000"/>
          <w:spacing w:val="0"/>
          <w:sz w:val="20"/>
          <w:szCs w:val="20"/>
          <w:lang w:val="es-ES" w:eastAsia="es-ES"/>
          <w14:ligatures w14:val="none"/>
          <w14:cntxtAlts w14:val="0"/>
        </w:rPr>
        <w:t>))</w:t>
      </w:r>
    </w:p>
    <w:p w14:paraId="1166B5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C3CF9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A4D93E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D3055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Numero-IP'</w:t>
      </w:r>
      <w:r w:rsidRPr="008179AB">
        <w:rPr>
          <w:rFonts w:ascii="Courier New" w:eastAsia="Times New Roman" w:hAnsi="Courier New" w:cs="Courier New"/>
          <w:color w:val="000000"/>
          <w:spacing w:val="0"/>
          <w:sz w:val="20"/>
          <w:szCs w:val="20"/>
          <w:lang w:val="es-ES" w:eastAsia="es-ES"/>
          <w14:ligatures w14:val="none"/>
          <w14:cntxtAlts w14:val="0"/>
        </w:rPr>
        <w:t>)</w:t>
      </w:r>
    </w:p>
    <w:p w14:paraId="5257ACC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Numero-IP'</w:t>
      </w:r>
      <w:r w:rsidRPr="008179AB">
        <w:rPr>
          <w:rFonts w:ascii="Courier New" w:eastAsia="Times New Roman" w:hAnsi="Courier New" w:cs="Courier New"/>
          <w:color w:val="000000"/>
          <w:spacing w:val="0"/>
          <w:sz w:val="20"/>
          <w:szCs w:val="20"/>
          <w:lang w:val="es-ES" w:eastAsia="es-ES"/>
          <w14:ligatures w14:val="none"/>
          <w14:cntxtAlts w14:val="0"/>
        </w:rPr>
        <w:t>)</w:t>
      </w:r>
    </w:p>
    <w:p w14:paraId="088B2C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5E35046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IP'</w:t>
      </w:r>
    </w:p>
    <w:p w14:paraId="32F7C2D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Num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65FA3B2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000000"/>
          <w:spacing w:val="0"/>
          <w:sz w:val="20"/>
          <w:szCs w:val="20"/>
          <w:lang w:val="es-ES" w:eastAsia="es-ES"/>
          <w14:ligatures w14:val="none"/>
          <w14:cntxtAlts w14:val="0"/>
        </w:rPr>
        <w:t>)</w:t>
      </w:r>
    </w:p>
    <w:p w14:paraId="4BBCE00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NumIP</w:t>
      </w:r>
      <w:r w:rsidRPr="008179AB">
        <w:rPr>
          <w:rFonts w:ascii="Courier New" w:eastAsia="Times New Roman" w:hAnsi="Courier New" w:cs="Courier New"/>
          <w:color w:val="000000"/>
          <w:spacing w:val="0"/>
          <w:sz w:val="20"/>
          <w:szCs w:val="20"/>
          <w:lang w:val="es-ES" w:eastAsia="es-ES"/>
          <w14:ligatures w14:val="none"/>
          <w14:cntxtAlts w14:val="0"/>
        </w:rPr>
        <w:t>)</w:t>
      </w:r>
    </w:p>
    <w:p w14:paraId="27EA31C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_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_aux'</w:t>
      </w:r>
      <w:r w:rsidRPr="008179AB">
        <w:rPr>
          <w:rFonts w:ascii="Courier New" w:eastAsia="Times New Roman" w:hAnsi="Courier New" w:cs="Courier New"/>
          <w:color w:val="000000"/>
          <w:spacing w:val="0"/>
          <w:sz w:val="20"/>
          <w:szCs w:val="20"/>
          <w:lang w:val="es-ES" w:eastAsia="es-ES"/>
          <w14:ligatures w14:val="none"/>
          <w14:cntxtAlts w14:val="0"/>
        </w:rPr>
        <w:t>)</w:t>
      </w:r>
    </w:p>
    <w:p w14:paraId="5E834CB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E2405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NumAp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76F37EE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6582C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FAB2B3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54A62D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062C9B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plicaciones distintas en la base de datos</w:t>
      </w:r>
    </w:p>
    <w:p w14:paraId="7847549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3841E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5EA1A6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A8269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80B776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AF0F0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3856AE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065C41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B20F0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9BD6DB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4326FC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99F0CE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Numero de APLICACIONES distinta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5BFDA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5C29A5D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4CCD5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115E4F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3FFD5C4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f2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p>
    <w:p w14:paraId="75CAD2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plicacio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2.</w:t>
      </w:r>
      <w:r w:rsidRPr="008179AB">
        <w:rPr>
          <w:rFonts w:ascii="Courier New" w:eastAsia="Times New Roman" w:hAnsi="Courier New" w:cs="Courier New"/>
          <w:color w:val="000000"/>
          <w:spacing w:val="0"/>
          <w:sz w:val="20"/>
          <w:szCs w:val="20"/>
          <w:lang w:val="es-ES" w:eastAsia="es-ES"/>
          <w14:ligatures w14:val="none"/>
          <w14:cntxtAlts w14:val="0"/>
        </w:rPr>
        <w:t>L7_PROTO_NA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p>
    <w:p w14:paraId="010916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ap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54AD08E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D3BEC4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EE320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app</w:t>
      </w:r>
      <w:r w:rsidRPr="008179AB">
        <w:rPr>
          <w:rFonts w:ascii="Courier New" w:eastAsia="Times New Roman" w:hAnsi="Courier New" w:cs="Courier New"/>
          <w:color w:val="000000"/>
          <w:spacing w:val="0"/>
          <w:sz w:val="20"/>
          <w:szCs w:val="20"/>
          <w:lang w:val="es-ES" w:eastAsia="es-ES"/>
          <w14:ligatures w14:val="none"/>
          <w14:cntxtAlts w14:val="0"/>
        </w:rPr>
        <w:t>))</w:t>
      </w:r>
    </w:p>
    <w:p w14:paraId="7A5453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0105F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F39E1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A9ED4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Numero-APP'</w:t>
      </w:r>
      <w:r w:rsidRPr="008179AB">
        <w:rPr>
          <w:rFonts w:ascii="Courier New" w:eastAsia="Times New Roman" w:hAnsi="Courier New" w:cs="Courier New"/>
          <w:color w:val="000000"/>
          <w:spacing w:val="0"/>
          <w:sz w:val="20"/>
          <w:szCs w:val="20"/>
          <w:lang w:val="es-ES" w:eastAsia="es-ES"/>
          <w14:ligatures w14:val="none"/>
          <w14:cntxtAlts w14:val="0"/>
        </w:rPr>
        <w:t>)</w:t>
      </w:r>
    </w:p>
    <w:p w14:paraId="4A50607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Numero-APP'</w:t>
      </w:r>
      <w:r w:rsidRPr="008179AB">
        <w:rPr>
          <w:rFonts w:ascii="Courier New" w:eastAsia="Times New Roman" w:hAnsi="Courier New" w:cs="Courier New"/>
          <w:color w:val="000000"/>
          <w:spacing w:val="0"/>
          <w:sz w:val="20"/>
          <w:szCs w:val="20"/>
          <w:lang w:val="es-ES" w:eastAsia="es-ES"/>
          <w14:ligatures w14:val="none"/>
          <w14:cntxtAlts w14:val="0"/>
        </w:rPr>
        <w:t>)</w:t>
      </w:r>
    </w:p>
    <w:p w14:paraId="089244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6E651D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p>
    <w:p w14:paraId="382D3CD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NumAp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3A84D2A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000000"/>
          <w:spacing w:val="0"/>
          <w:sz w:val="20"/>
          <w:szCs w:val="20"/>
          <w:lang w:val="es-ES" w:eastAsia="es-ES"/>
          <w14:ligatures w14:val="none"/>
          <w14:cntxtAlts w14:val="0"/>
        </w:rPr>
        <w:t>)</w:t>
      </w:r>
    </w:p>
    <w:p w14:paraId="1492783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NumApp</w:t>
      </w:r>
      <w:r w:rsidRPr="008179AB">
        <w:rPr>
          <w:rFonts w:ascii="Courier New" w:eastAsia="Times New Roman" w:hAnsi="Courier New" w:cs="Courier New"/>
          <w:color w:val="000000"/>
          <w:spacing w:val="0"/>
          <w:sz w:val="20"/>
          <w:szCs w:val="20"/>
          <w:lang w:val="es-ES" w:eastAsia="es-ES"/>
          <w14:ligatures w14:val="none"/>
          <w14:cntxtAlts w14:val="0"/>
        </w:rPr>
        <w:t>)</w:t>
      </w:r>
    </w:p>
    <w:p w14:paraId="521A68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_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w:t>
      </w:r>
      <w:r w:rsidRPr="008179AB">
        <w:rPr>
          <w:rFonts w:ascii="Courier New" w:eastAsia="Times New Roman" w:hAnsi="Courier New" w:cs="Courier New"/>
          <w:color w:val="000000"/>
          <w:spacing w:val="0"/>
          <w:sz w:val="20"/>
          <w:szCs w:val="20"/>
          <w:lang w:val="es-ES" w:eastAsia="es-ES"/>
          <w14:ligatures w14:val="none"/>
          <w14:cntxtAlts w14:val="0"/>
        </w:rPr>
        <w:t>)</w:t>
      </w:r>
    </w:p>
    <w:p w14:paraId="5A32D79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B84826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limpiarbaseDato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558BBA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6C7DCD5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13B2F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limpia la base de datos</w:t>
      </w:r>
    </w:p>
    <w:p w14:paraId="468B41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7560C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B2B8F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011FAB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370424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34EB91E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puertos_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4C4A51B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puertos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A2ED0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relacion_ip;'</w:t>
      </w:r>
      <w:r w:rsidRPr="008179AB">
        <w:rPr>
          <w:rFonts w:ascii="Courier New" w:eastAsia="Times New Roman" w:hAnsi="Courier New" w:cs="Courier New"/>
          <w:color w:val="000000"/>
          <w:spacing w:val="0"/>
          <w:sz w:val="20"/>
          <w:szCs w:val="20"/>
          <w:lang w:val="es-ES" w:eastAsia="es-ES"/>
          <w14:ligatures w14:val="none"/>
          <w14:cntxtAlts w14:val="0"/>
        </w:rPr>
        <w:t>)</w:t>
      </w:r>
    </w:p>
    <w:p w14:paraId="510735F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num_ip;'</w:t>
      </w:r>
      <w:r w:rsidRPr="008179AB">
        <w:rPr>
          <w:rFonts w:ascii="Courier New" w:eastAsia="Times New Roman" w:hAnsi="Courier New" w:cs="Courier New"/>
          <w:color w:val="000000"/>
          <w:spacing w:val="0"/>
          <w:sz w:val="20"/>
          <w:szCs w:val="20"/>
          <w:lang w:val="es-ES" w:eastAsia="es-ES"/>
          <w14:ligatures w14:val="none"/>
          <w14:cntxtAlts w14:val="0"/>
        </w:rPr>
        <w:t>)</w:t>
      </w:r>
    </w:p>
    <w:p w14:paraId="1CAF01E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num_app;'</w:t>
      </w:r>
      <w:r w:rsidRPr="008179AB">
        <w:rPr>
          <w:rFonts w:ascii="Courier New" w:eastAsia="Times New Roman" w:hAnsi="Courier New" w:cs="Courier New"/>
          <w:color w:val="000000"/>
          <w:spacing w:val="0"/>
          <w:sz w:val="20"/>
          <w:szCs w:val="20"/>
          <w:lang w:val="es-ES" w:eastAsia="es-ES"/>
          <w14:ligatures w14:val="none"/>
          <w14:cntxtAlts w14:val="0"/>
        </w:rPr>
        <w:t>)</w:t>
      </w:r>
    </w:p>
    <w:p w14:paraId="00E8D0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icmp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7E8D4F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estadisticos;'</w:t>
      </w:r>
      <w:r w:rsidRPr="008179AB">
        <w:rPr>
          <w:rFonts w:ascii="Courier New" w:eastAsia="Times New Roman" w:hAnsi="Courier New" w:cs="Courier New"/>
          <w:color w:val="000000"/>
          <w:spacing w:val="0"/>
          <w:sz w:val="20"/>
          <w:szCs w:val="20"/>
          <w:lang w:val="es-ES" w:eastAsia="es-ES"/>
          <w14:ligatures w14:val="none"/>
          <w14:cntxtAlts w14:val="0"/>
        </w:rPr>
        <w:t>)</w:t>
      </w:r>
    </w:p>
    <w:p w14:paraId="0E3A6BA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logs;'</w:t>
      </w:r>
      <w:r w:rsidRPr="008179AB">
        <w:rPr>
          <w:rFonts w:ascii="Courier New" w:eastAsia="Times New Roman" w:hAnsi="Courier New" w:cs="Courier New"/>
          <w:color w:val="000000"/>
          <w:spacing w:val="0"/>
          <w:sz w:val="20"/>
          <w:szCs w:val="20"/>
          <w:lang w:val="es-ES" w:eastAsia="es-ES"/>
          <w14:ligatures w14:val="none"/>
          <w14:cntxtAlts w14:val="0"/>
        </w:rPr>
        <w:t>)</w:t>
      </w:r>
    </w:p>
    <w:p w14:paraId="724082F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p>
    <w:p w14:paraId="2FED18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5CDAC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E5765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1.1.1.1'</w:t>
      </w:r>
      <w:r w:rsidRPr="008179AB">
        <w:rPr>
          <w:rFonts w:ascii="Courier New" w:eastAsia="Times New Roman" w:hAnsi="Courier New" w:cs="Courier New"/>
          <w:color w:val="000000"/>
          <w:spacing w:val="0"/>
          <w:sz w:val="20"/>
          <w:szCs w:val="20"/>
          <w:lang w:val="es-ES" w:eastAsia="es-ES"/>
          <w14:ligatures w14:val="none"/>
          <w14:cntxtAlts w14:val="0"/>
        </w:rPr>
        <w:t>]</w:t>
      </w:r>
    </w:p>
    <w:p w14:paraId="69D633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9898B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Lectura del fichero en bruto de IPFIX</w:t>
      </w:r>
    </w:p>
    <w:p w14:paraId="0CCADF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ficheroFlujo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sy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argv[</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5DDF37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d.</w:t>
      </w:r>
      <w:r w:rsidRPr="008179AB">
        <w:rPr>
          <w:rFonts w:ascii="Courier New" w:eastAsia="Times New Roman" w:hAnsi="Courier New" w:cs="Courier New"/>
          <w:color w:val="000000"/>
          <w:spacing w:val="0"/>
          <w:sz w:val="20"/>
          <w:szCs w:val="20"/>
          <w:lang w:val="es-ES" w:eastAsia="es-ES"/>
          <w14:ligatures w14:val="none"/>
          <w14:cntxtAlts w14:val="0"/>
        </w:rPr>
        <w:t>read_csv(</w:t>
      </w:r>
      <w:r w:rsidRPr="008179AB">
        <w:rPr>
          <w:rFonts w:ascii="Courier New" w:eastAsia="Times New Roman" w:hAnsi="Courier New" w:cs="Courier New"/>
          <w:color w:val="000060"/>
          <w:spacing w:val="0"/>
          <w:sz w:val="20"/>
          <w:szCs w:val="20"/>
          <w:lang w:val="es-ES" w:eastAsia="es-ES"/>
          <w14:ligatures w14:val="none"/>
          <w14:cntxtAlts w14:val="0"/>
        </w:rPr>
        <w:t>ficheroFlujos</w:t>
      </w:r>
      <w:r w:rsidRPr="008179AB">
        <w:rPr>
          <w:rFonts w:ascii="Courier New" w:eastAsia="Times New Roman" w:hAnsi="Courier New" w:cs="Courier New"/>
          <w:color w:val="000000"/>
          <w:spacing w:val="0"/>
          <w:sz w:val="20"/>
          <w:szCs w:val="20"/>
          <w:lang w:val="es-ES" w:eastAsia="es-ES"/>
          <w14:ligatures w14:val="none"/>
          <w14:cntxtAlts w14:val="0"/>
        </w:rPr>
        <w:t>)</w:t>
      </w:r>
    </w:p>
    <w:p w14:paraId="5755988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C9A70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Conversion de todas las IP internas a la IP 1.1.1.1</w:t>
      </w:r>
    </w:p>
    <w:p w14:paraId="1819503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isin(</w:t>
      </w:r>
      <w:r w:rsidRPr="008179AB">
        <w:rPr>
          <w:rFonts w:ascii="Courier New" w:eastAsia="Times New Roman" w:hAnsi="Courier New" w:cs="Courier New"/>
          <w:color w:val="000060"/>
          <w:spacing w:val="0"/>
          <w:sz w:val="20"/>
          <w:szCs w:val="20"/>
          <w:lang w:val="es-ES" w:eastAsia="es-ES"/>
          <w14:ligatures w14:val="none"/>
          <w14:cntxtAlts w14:val="0"/>
        </w:rPr>
        <w:t>ipc.</w:t>
      </w:r>
      <w:r w:rsidRPr="008179AB">
        <w:rPr>
          <w:rFonts w:ascii="Courier New" w:eastAsia="Times New Roman" w:hAnsi="Courier New" w:cs="Courier New"/>
          <w:color w:val="000000"/>
          <w:spacing w:val="0"/>
          <w:sz w:val="20"/>
          <w:szCs w:val="20"/>
          <w:lang w:val="es-ES" w:eastAsia="es-ES"/>
          <w14:ligatures w14:val="none"/>
          <w14:cntxtAlts w14:val="0"/>
        </w:rPr>
        <w:t>Network(</w:t>
      </w:r>
      <w:r w:rsidRPr="008179AB">
        <w:rPr>
          <w:rFonts w:ascii="Courier New" w:eastAsia="Times New Roman" w:hAnsi="Courier New" w:cs="Courier New"/>
          <w:color w:val="000060"/>
          <w:spacing w:val="0"/>
          <w:sz w:val="20"/>
          <w:szCs w:val="20"/>
          <w:lang w:val="es-ES" w:eastAsia="es-ES"/>
          <w14:ligatures w14:val="none"/>
          <w14:cntxtAlts w14:val="0"/>
        </w:rPr>
        <w:t>network</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1.1.1.1'</w:t>
      </w:r>
    </w:p>
    <w:p w14:paraId="1E265E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10F2FF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Conversion de todas las IP externas a la IP 2.2.2.2</w:t>
      </w:r>
    </w:p>
    <w:p w14:paraId="7EAF12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isin(</w:t>
      </w:r>
      <w:r w:rsidRPr="008179AB">
        <w:rPr>
          <w:rFonts w:ascii="Courier New" w:eastAsia="Times New Roman" w:hAnsi="Courier New" w:cs="Courier New"/>
          <w:color w:val="000060"/>
          <w:spacing w:val="0"/>
          <w:sz w:val="20"/>
          <w:szCs w:val="20"/>
          <w:lang w:val="es-ES" w:eastAsia="es-ES"/>
          <w14:ligatures w14:val="none"/>
          <w14:cntxtAlts w14:val="0"/>
        </w:rPr>
        <w:t>ipc.</w:t>
      </w:r>
      <w:r w:rsidRPr="008179AB">
        <w:rPr>
          <w:rFonts w:ascii="Courier New" w:eastAsia="Times New Roman" w:hAnsi="Courier New" w:cs="Courier New"/>
          <w:color w:val="000000"/>
          <w:spacing w:val="0"/>
          <w:sz w:val="20"/>
          <w:szCs w:val="20"/>
          <w:lang w:val="es-ES" w:eastAsia="es-ES"/>
          <w14:ligatures w14:val="none"/>
          <w14:cntxtAlts w14:val="0"/>
        </w:rPr>
        <w:t>Network(</w:t>
      </w:r>
      <w:r w:rsidRPr="008179AB">
        <w:rPr>
          <w:rFonts w:ascii="Courier New" w:eastAsia="Times New Roman" w:hAnsi="Courier New" w:cs="Courier New"/>
          <w:color w:val="000060"/>
          <w:spacing w:val="0"/>
          <w:sz w:val="20"/>
          <w:szCs w:val="20"/>
          <w:lang w:val="es-ES" w:eastAsia="es-ES"/>
          <w14:ligatures w14:val="none"/>
          <w14:cntxtAlts w14:val="0"/>
        </w:rPr>
        <w:t>network</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2.2.2.2'</w:t>
      </w:r>
    </w:p>
    <w:p w14:paraId="1D5682A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1.1.1.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DST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2.2.2.2'</w:t>
      </w:r>
      <w:r w:rsidRPr="008179AB">
        <w:rPr>
          <w:rFonts w:ascii="Courier New" w:eastAsia="Times New Roman" w:hAnsi="Courier New" w:cs="Courier New"/>
          <w:color w:val="000000"/>
          <w:spacing w:val="0"/>
          <w:sz w:val="20"/>
          <w:szCs w:val="20"/>
          <w:lang w:val="es-ES" w:eastAsia="es-ES"/>
          <w14:ligatures w14:val="none"/>
          <w14:cntxtAlts w14:val="0"/>
        </w:rPr>
        <w:t>)]</w:t>
      </w:r>
    </w:p>
    <w:p w14:paraId="1AE0243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3D9B4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Obtencion de la fecha inicio de IPFIX</w:t>
      </w:r>
    </w:p>
    <w:p w14:paraId="71E717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vac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p>
    <w:p w14:paraId="49733F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60"/>
          <w:spacing w:val="0"/>
          <w:sz w:val="20"/>
          <w:szCs w:val="20"/>
          <w:lang w:val="es-ES" w:eastAsia="es-ES"/>
          <w14:ligatures w14:val="none"/>
          <w14:cntxtAlts w14:val="0"/>
        </w:rPr>
        <w:t>:</w:t>
      </w:r>
    </w:p>
    <w:p w14:paraId="654A73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ic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FLOW_START_MILLISECONDS[</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7435B9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c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4C1DE2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lastRenderedPageBreak/>
        <w:t>if</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UTO'</w:t>
      </w:r>
      <w:r w:rsidRPr="008179AB">
        <w:rPr>
          <w:rFonts w:ascii="Courier New" w:eastAsia="Times New Roman" w:hAnsi="Courier New" w:cs="Courier New"/>
          <w:color w:val="000060"/>
          <w:spacing w:val="0"/>
          <w:sz w:val="20"/>
          <w:szCs w:val="20"/>
          <w:lang w:val="es-ES" w:eastAsia="es-ES"/>
          <w14:ligatures w14:val="none"/>
          <w14:cntxtAlts w14:val="0"/>
        </w:rPr>
        <w:t>:</w:t>
      </w:r>
    </w:p>
    <w:p w14:paraId="318CB9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lcula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nicio</w:t>
      </w:r>
      <w:r w:rsidRPr="008179AB">
        <w:rPr>
          <w:rFonts w:ascii="Courier New" w:eastAsia="Times New Roman" w:hAnsi="Courier New" w:cs="Courier New"/>
          <w:color w:val="000000"/>
          <w:spacing w:val="0"/>
          <w:sz w:val="20"/>
          <w:szCs w:val="20"/>
          <w:lang w:val="es-ES" w:eastAsia="es-ES"/>
          <w14:ligatures w14:val="none"/>
          <w14:cntxtAlts w14:val="0"/>
        </w:rPr>
        <w:t>)</w:t>
      </w:r>
    </w:p>
    <w:p w14:paraId="7EB40F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i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trptime(</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Y%m%d%H'</w:t>
      </w:r>
      <w:r w:rsidRPr="008179AB">
        <w:rPr>
          <w:rFonts w:ascii="Courier New" w:eastAsia="Times New Roman" w:hAnsi="Courier New" w:cs="Courier New"/>
          <w:color w:val="000000"/>
          <w:spacing w:val="0"/>
          <w:sz w:val="20"/>
          <w:szCs w:val="20"/>
          <w:lang w:val="es-ES" w:eastAsia="es-ES"/>
          <w14:ligatures w14:val="none"/>
          <w14:cntxtAlts w14:val="0"/>
        </w:rPr>
        <w:t>)</w:t>
      </w:r>
    </w:p>
    <w:p w14:paraId="32C6A518" w14:textId="77777777" w:rsidR="00E11439" w:rsidRPr="00A270BF" w:rsidRDefault="00E11439" w:rsidP="00AC1A2B">
      <w:pPr>
        <w:autoSpaceDE w:val="0"/>
        <w:autoSpaceDN w:val="0"/>
        <w:adjustRightInd w:val="0"/>
        <w:ind w:left="640" w:hanging="640"/>
      </w:pPr>
    </w:p>
    <w:sectPr w:rsidR="00E11439" w:rsidRPr="00A270BF" w:rsidSect="0000017F">
      <w:type w:val="oddPage"/>
      <w:pgSz w:w="11900" w:h="16840" w:code="11"/>
      <w:pgMar w:top="1534" w:right="1134" w:bottom="851" w:left="1134" w:header="426" w:footer="342" w:gutter="284"/>
      <w:pgNumType w:start="1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6CCD22" w14:textId="77777777" w:rsidR="00CB477C" w:rsidRDefault="00CB477C" w:rsidP="0096105C">
      <w:pPr>
        <w:spacing w:after="0"/>
      </w:pPr>
      <w:r>
        <w:separator/>
      </w:r>
    </w:p>
  </w:endnote>
  <w:endnote w:type="continuationSeparator" w:id="0">
    <w:p w14:paraId="1DD2FBF2" w14:textId="77777777" w:rsidR="00CB477C" w:rsidRDefault="00CB477C"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D79BD" w14:textId="374904E2" w:rsidR="00AD7697" w:rsidRDefault="00612654" w:rsidP="00612654">
    <w:pPr>
      <w:pStyle w:val="Piedepgina"/>
      <w:tabs>
        <w:tab w:val="left" w:pos="480"/>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AD7697" w:rsidRDefault="00AD7697" w:rsidP="00AD710D">
    <w:pPr>
      <w:pStyle w:val="Piedepgina"/>
      <w:rPr>
        <w:caps/>
        <w:color w:val="4F81BD" w:themeColor="accent1"/>
      </w:rPr>
    </w:pPr>
  </w:p>
  <w:p w14:paraId="5870F901" w14:textId="77777777" w:rsidR="00AD7697" w:rsidRDefault="00AD7697" w:rsidP="005643E0">
    <w:pPr>
      <w:tabs>
        <w:tab w:val="clear" w:pos="8789"/>
        <w:tab w:val="left" w:pos="1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0033164"/>
      <w:docPartObj>
        <w:docPartGallery w:val="Page Numbers (Bottom of Page)"/>
        <w:docPartUnique/>
      </w:docPartObj>
    </w:sdtPr>
    <w:sdtContent>
      <w:p w14:paraId="01F7461F" w14:textId="6D3B471C" w:rsidR="00AD7697" w:rsidRDefault="007F0D05">
        <w:pPr>
          <w:pStyle w:val="Piedepgina"/>
          <w:jc w:val="center"/>
        </w:pPr>
        <w:r>
          <w:t>54</w:t>
        </w:r>
      </w:p>
    </w:sdtContent>
  </w:sdt>
  <w:p w14:paraId="53E74802" w14:textId="6AC26917" w:rsidR="00AD7697" w:rsidRDefault="00AD7697" w:rsidP="00A12BA5">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37284"/>
      <w:docPartObj>
        <w:docPartGallery w:val="Page Numbers (Bottom of Page)"/>
        <w:docPartUnique/>
      </w:docPartObj>
    </w:sdtPr>
    <w:sdtContent>
      <w:p w14:paraId="36F1C743" w14:textId="175EC17B" w:rsidR="00AD7697" w:rsidRDefault="007F0D05">
        <w:pPr>
          <w:pStyle w:val="Piedepgina"/>
          <w:jc w:val="center"/>
        </w:pPr>
        <w:r>
          <w:t>52</w:t>
        </w:r>
      </w:p>
    </w:sdtContent>
  </w:sdt>
  <w:p w14:paraId="7FC29CB6" w14:textId="2F31722C" w:rsidR="00AD7697" w:rsidRPr="00AD710D" w:rsidRDefault="00AD7697" w:rsidP="00AD710D">
    <w:pPr>
      <w:pStyle w:val="Encabezado"/>
      <w:tabs>
        <w:tab w:val="clear" w:pos="4252"/>
        <w:tab w:val="clear" w:pos="8504"/>
        <w:tab w:val="clear" w:pos="8789"/>
        <w:tab w:val="left" w:pos="1560"/>
      </w:tabs>
      <w:ind w:right="-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035443"/>
      <w:docPartObj>
        <w:docPartGallery w:val="Page Numbers (Bottom of Page)"/>
        <w:docPartUnique/>
      </w:docPartObj>
    </w:sdtPr>
    <w:sdtContent>
      <w:p w14:paraId="535FC2B8" w14:textId="31C4F8E5" w:rsidR="00AD7697" w:rsidRDefault="007F0D05">
        <w:pPr>
          <w:pStyle w:val="Piedepgina"/>
          <w:jc w:val="center"/>
        </w:pPr>
        <w:r>
          <w:t>53</w:t>
        </w:r>
      </w:p>
    </w:sdtContent>
  </w:sdt>
  <w:p w14:paraId="4B59A196" w14:textId="77777777" w:rsidR="00AD7697" w:rsidRDefault="00AD7697" w:rsidP="005643E0">
    <w:pPr>
      <w:tabs>
        <w:tab w:val="clear" w:pos="8789"/>
        <w:tab w:val="left" w:pos="1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1270F9" w14:textId="77777777" w:rsidR="00CB477C" w:rsidRDefault="00CB477C" w:rsidP="0096105C">
      <w:pPr>
        <w:spacing w:after="0"/>
      </w:pPr>
      <w:r>
        <w:separator/>
      </w:r>
    </w:p>
  </w:footnote>
  <w:footnote w:type="continuationSeparator" w:id="0">
    <w:p w14:paraId="5767EFF6" w14:textId="77777777" w:rsidR="00CB477C" w:rsidRDefault="00CB477C"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AD7697" w:rsidRDefault="00AD7697" w:rsidP="00160498">
    <w:pPr>
      <w:pStyle w:val="Encabezado"/>
      <w:tabs>
        <w:tab w:val="clear" w:pos="4252"/>
        <w:tab w:val="clear" w:pos="8504"/>
        <w:tab w:val="clear" w:pos="8789"/>
        <w:tab w:val="left" w:pos="1560"/>
      </w:tabs>
      <w:ind w:right="276" w:firstLine="708"/>
      <w:jc w:val="right"/>
    </w:pPr>
  </w:p>
  <w:p w14:paraId="1E96FFF1" w14:textId="1EFBA694" w:rsidR="00AD7697" w:rsidRDefault="00AD7697" w:rsidP="00697892">
    <w:pPr>
      <w:pStyle w:val="Encabezado"/>
      <w:tabs>
        <w:tab w:val="clear" w:pos="4252"/>
        <w:tab w:val="clear" w:pos="8504"/>
        <w:tab w:val="clear" w:pos="8789"/>
        <w:tab w:val="left" w:pos="1560"/>
      </w:tabs>
      <w:ind w:right="-8" w:firstLine="70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0A3B4" w14:textId="77777777" w:rsidR="007F0D05" w:rsidRPr="00821706" w:rsidRDefault="007F0D0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B9D5" w14:textId="77777777" w:rsidR="007F0D05" w:rsidRPr="00A1283E" w:rsidRDefault="007F0D05" w:rsidP="00A1283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F870" w14:textId="77777777" w:rsidR="007F0D05" w:rsidRPr="00821706" w:rsidRDefault="007F0D0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DA02" w14:textId="77777777" w:rsidR="007F0D05" w:rsidRPr="00A1283E" w:rsidRDefault="007F0D05" w:rsidP="00A1283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DF91" w14:textId="77777777" w:rsidR="007F0D05" w:rsidRPr="00821706" w:rsidRDefault="007F0D0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AD7697" w:rsidRDefault="00AD7697" w:rsidP="00160498">
    <w:pPr>
      <w:pStyle w:val="Encabezado"/>
      <w:tabs>
        <w:tab w:val="clear" w:pos="4252"/>
        <w:tab w:val="clear" w:pos="8504"/>
        <w:tab w:val="clear" w:pos="8789"/>
        <w:tab w:val="left" w:pos="1560"/>
      </w:tabs>
      <w:ind w:right="276" w:firstLine="708"/>
      <w:jc w:val="right"/>
    </w:pPr>
  </w:p>
  <w:p w14:paraId="7F1856FC" w14:textId="134393DA" w:rsidR="00AD7697" w:rsidRDefault="00AD7697" w:rsidP="003F0941">
    <w:pPr>
      <w:pStyle w:val="Encabezado"/>
      <w:tabs>
        <w:tab w:val="clear" w:pos="4252"/>
        <w:tab w:val="clear" w:pos="8504"/>
        <w:tab w:val="clear" w:pos="8789"/>
        <w:tab w:val="left" w:pos="1560"/>
      </w:tabs>
      <w:ind w:right="-8" w:firstLine="708"/>
      <w:jc w:val="right"/>
    </w:pPr>
    <w:r>
      <w:rPr>
        <w:noProof/>
        <w:lang w:val="es-ES"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val="es-ES"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AD7697" w:rsidRPr="003B6297" w:rsidRDefault="00AD7697"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361ED4">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AD7697" w:rsidRPr="003B6297" w:rsidRDefault="00AD7697"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361ED4">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361ED4">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AD7697" w:rsidRDefault="00AD7697"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361ED4">
      <w:rPr>
        <w:rStyle w:val="Nmerodepgina"/>
        <w:noProof/>
      </w:rPr>
      <w:t>5</w:t>
    </w:r>
    <w:r>
      <w:rPr>
        <w:rStyle w:val="Nmerodepgina"/>
      </w:rPr>
      <w:fldChar w:fldCharType="end"/>
    </w:r>
  </w:p>
  <w:p w14:paraId="5FA62A96" w14:textId="23BE9870" w:rsidR="00AD7697" w:rsidRPr="00821706" w:rsidRDefault="00AD7697" w:rsidP="007762D0">
    <w:pPr>
      <w:pStyle w:val="Encabezado"/>
      <w:ind w:right="360" w:firstLine="360"/>
      <w:rPr>
        <w:noProof/>
        <w:lang w:eastAsia="es-ES"/>
        <w14:ligatures w14:val="none"/>
        <w14:cntxtAlts w14:val="0"/>
      </w:rPr>
    </w:pPr>
    <w:r>
      <w:rPr>
        <w:noProof/>
        <w:lang w:val="es-ES"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val="es-ES"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061753690"/>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AD7697" w:rsidRPr="003B6297" w:rsidRDefault="00AD7697" w:rsidP="00D75881">
                              <w:pPr>
                                <w:pStyle w:val="portadaproyecto"/>
                                <w:jc w:val="center"/>
                                <w:rPr>
                                  <w:sz w:val="22"/>
                                </w:rPr>
                              </w:pPr>
                              <w:r>
                                <w:rPr>
                                  <w:sz w:val="22"/>
                                </w:rPr>
                                <w:t>Detección de anomalías en los registros de tráfico ofrecidos por IPFIX</w:t>
                              </w:r>
                            </w:p>
                          </w:sdtContent>
                        </w:sdt>
                        <w:p w14:paraId="2759EF87" w14:textId="77777777" w:rsidR="00AD7697" w:rsidRPr="003B6297" w:rsidRDefault="00AD7697"/>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061753690"/>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AD7697" w:rsidRPr="003B6297" w:rsidRDefault="00AD7697" w:rsidP="00D75881">
                        <w:pPr>
                          <w:pStyle w:val="portadaproyecto"/>
                          <w:jc w:val="center"/>
                          <w:rPr>
                            <w:sz w:val="22"/>
                          </w:rPr>
                        </w:pPr>
                        <w:r>
                          <w:rPr>
                            <w:sz w:val="22"/>
                          </w:rPr>
                          <w:t>Detección de anomalías en los registros de tráfico ofrecidos por IPFIX</w:t>
                        </w:r>
                      </w:p>
                    </w:sdtContent>
                  </w:sdt>
                  <w:p w14:paraId="2759EF87" w14:textId="77777777" w:rsidR="00AD7697" w:rsidRPr="003B6297" w:rsidRDefault="00AD7697"/>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AD7697" w:rsidRPr="00AD710D" w:rsidRDefault="00AD7697"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AD7697" w:rsidRPr="00A1283E" w:rsidRDefault="00AD7697"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AD7697" w:rsidRPr="00821706" w:rsidRDefault="00AD7697"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9F430" w14:textId="77777777" w:rsidR="007F0D05" w:rsidRPr="00A1283E" w:rsidRDefault="007F0D05" w:rsidP="00A1283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BCC89" w14:textId="77777777" w:rsidR="007F0D05" w:rsidRPr="00821706" w:rsidRDefault="007F0D0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779B1" w14:textId="77777777" w:rsidR="007F0D05" w:rsidRPr="00A1283E" w:rsidRDefault="007F0D05" w:rsidP="00A128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9">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5">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8">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0">
    <w:nsid w:val="723C2FBF"/>
    <w:multiLevelType w:val="hybridMultilevel"/>
    <w:tmpl w:val="23A275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4">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27"/>
  </w:num>
  <w:num w:numId="4">
    <w:abstractNumId w:val="16"/>
  </w:num>
  <w:num w:numId="5">
    <w:abstractNumId w:val="2"/>
  </w:num>
  <w:num w:numId="6">
    <w:abstractNumId w:val="28"/>
  </w:num>
  <w:num w:numId="7">
    <w:abstractNumId w:val="21"/>
  </w:num>
  <w:num w:numId="8">
    <w:abstractNumId w:val="1"/>
  </w:num>
  <w:num w:numId="9">
    <w:abstractNumId w:val="9"/>
  </w:num>
  <w:num w:numId="10">
    <w:abstractNumId w:val="3"/>
  </w:num>
  <w:num w:numId="11">
    <w:abstractNumId w:val="22"/>
  </w:num>
  <w:num w:numId="12">
    <w:abstractNumId w:val="33"/>
  </w:num>
  <w:num w:numId="13">
    <w:abstractNumId w:val="13"/>
  </w:num>
  <w:num w:numId="14">
    <w:abstractNumId w:val="19"/>
  </w:num>
  <w:num w:numId="15">
    <w:abstractNumId w:val="11"/>
  </w:num>
  <w:num w:numId="16">
    <w:abstractNumId w:val="18"/>
  </w:num>
  <w:num w:numId="17">
    <w:abstractNumId w:val="0"/>
  </w:num>
  <w:num w:numId="18">
    <w:abstractNumId w:val="8"/>
  </w:num>
  <w:num w:numId="19">
    <w:abstractNumId w:val="4"/>
  </w:num>
  <w:num w:numId="20">
    <w:abstractNumId w:val="30"/>
  </w:num>
  <w:num w:numId="21">
    <w:abstractNumId w:val="32"/>
  </w:num>
  <w:num w:numId="22">
    <w:abstractNumId w:val="7"/>
  </w:num>
  <w:num w:numId="23">
    <w:abstractNumId w:val="34"/>
  </w:num>
  <w:num w:numId="24">
    <w:abstractNumId w:val="26"/>
  </w:num>
  <w:num w:numId="25">
    <w:abstractNumId w:val="29"/>
  </w:num>
  <w:num w:numId="26">
    <w:abstractNumId w:val="10"/>
  </w:num>
  <w:num w:numId="27">
    <w:abstractNumId w:val="17"/>
  </w:num>
  <w:num w:numId="28">
    <w:abstractNumId w:val="14"/>
  </w:num>
  <w:num w:numId="29">
    <w:abstractNumId w:val="25"/>
  </w:num>
  <w:num w:numId="30">
    <w:abstractNumId w:val="5"/>
  </w:num>
  <w:num w:numId="31">
    <w:abstractNumId w:val="20"/>
  </w:num>
  <w:num w:numId="32">
    <w:abstractNumId w:val="23"/>
  </w:num>
  <w:num w:numId="33">
    <w:abstractNumId w:val="3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0BB7"/>
    <w:rsid w:val="000B1CDF"/>
    <w:rsid w:val="000B1D4F"/>
    <w:rsid w:val="000B26D9"/>
    <w:rsid w:val="000B4B19"/>
    <w:rsid w:val="000B51D2"/>
    <w:rsid w:val="000B7B21"/>
    <w:rsid w:val="000C06A8"/>
    <w:rsid w:val="000C1937"/>
    <w:rsid w:val="000C2930"/>
    <w:rsid w:val="000C2A33"/>
    <w:rsid w:val="000C377B"/>
    <w:rsid w:val="000C491C"/>
    <w:rsid w:val="000C528A"/>
    <w:rsid w:val="000C5C90"/>
    <w:rsid w:val="000C63B6"/>
    <w:rsid w:val="000C6E6A"/>
    <w:rsid w:val="000C7911"/>
    <w:rsid w:val="000D025D"/>
    <w:rsid w:val="000D19B2"/>
    <w:rsid w:val="000D6AAA"/>
    <w:rsid w:val="000D7D01"/>
    <w:rsid w:val="000E00BD"/>
    <w:rsid w:val="000E0AF8"/>
    <w:rsid w:val="000E0F41"/>
    <w:rsid w:val="000E11EC"/>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395B"/>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45B5B"/>
    <w:rsid w:val="0025084D"/>
    <w:rsid w:val="0025124F"/>
    <w:rsid w:val="0025195F"/>
    <w:rsid w:val="00253B16"/>
    <w:rsid w:val="00257F5C"/>
    <w:rsid w:val="002601A9"/>
    <w:rsid w:val="002613C4"/>
    <w:rsid w:val="00261D6E"/>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1ED4"/>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39DD"/>
    <w:rsid w:val="003D4C7F"/>
    <w:rsid w:val="003D5106"/>
    <w:rsid w:val="003D593F"/>
    <w:rsid w:val="003D7078"/>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4D84"/>
    <w:rsid w:val="00444ED2"/>
    <w:rsid w:val="004475E1"/>
    <w:rsid w:val="004504A2"/>
    <w:rsid w:val="00450C89"/>
    <w:rsid w:val="0045263F"/>
    <w:rsid w:val="00452E8C"/>
    <w:rsid w:val="00453DDB"/>
    <w:rsid w:val="0045528F"/>
    <w:rsid w:val="00457198"/>
    <w:rsid w:val="004634DB"/>
    <w:rsid w:val="00467880"/>
    <w:rsid w:val="00467BE5"/>
    <w:rsid w:val="00472B8B"/>
    <w:rsid w:val="0047477E"/>
    <w:rsid w:val="00475188"/>
    <w:rsid w:val="00475AC2"/>
    <w:rsid w:val="00480C93"/>
    <w:rsid w:val="004812F2"/>
    <w:rsid w:val="00482028"/>
    <w:rsid w:val="004841BB"/>
    <w:rsid w:val="00484CA9"/>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37DA"/>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654"/>
    <w:rsid w:val="00612715"/>
    <w:rsid w:val="006147C2"/>
    <w:rsid w:val="00614C99"/>
    <w:rsid w:val="00614CB3"/>
    <w:rsid w:val="006150F7"/>
    <w:rsid w:val="006152F7"/>
    <w:rsid w:val="00615A9E"/>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3D6F"/>
    <w:rsid w:val="006666AF"/>
    <w:rsid w:val="006668D0"/>
    <w:rsid w:val="00667450"/>
    <w:rsid w:val="0066752C"/>
    <w:rsid w:val="0067028E"/>
    <w:rsid w:val="006749EB"/>
    <w:rsid w:val="00674BAE"/>
    <w:rsid w:val="00675180"/>
    <w:rsid w:val="0067551E"/>
    <w:rsid w:val="0068012D"/>
    <w:rsid w:val="006801C0"/>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D0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4EA"/>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0D6F"/>
    <w:rsid w:val="008C7068"/>
    <w:rsid w:val="008C75C9"/>
    <w:rsid w:val="008D179F"/>
    <w:rsid w:val="008D1822"/>
    <w:rsid w:val="008D275B"/>
    <w:rsid w:val="008D3B43"/>
    <w:rsid w:val="008D4DD9"/>
    <w:rsid w:val="008D50A1"/>
    <w:rsid w:val="008D5223"/>
    <w:rsid w:val="008D5258"/>
    <w:rsid w:val="008D5296"/>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1837"/>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B7A23"/>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55AF"/>
    <w:rsid w:val="00A36655"/>
    <w:rsid w:val="00A4034D"/>
    <w:rsid w:val="00A417B3"/>
    <w:rsid w:val="00A42083"/>
    <w:rsid w:val="00A447AD"/>
    <w:rsid w:val="00A45744"/>
    <w:rsid w:val="00A46313"/>
    <w:rsid w:val="00A46CEE"/>
    <w:rsid w:val="00A4794F"/>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0770"/>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697"/>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417B"/>
    <w:rsid w:val="00BA57DB"/>
    <w:rsid w:val="00BA5C2B"/>
    <w:rsid w:val="00BA652E"/>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365D"/>
    <w:rsid w:val="00BE4801"/>
    <w:rsid w:val="00BE5DA6"/>
    <w:rsid w:val="00BF0301"/>
    <w:rsid w:val="00BF16FF"/>
    <w:rsid w:val="00BF492E"/>
    <w:rsid w:val="00BF6B01"/>
    <w:rsid w:val="00C05505"/>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71259"/>
    <w:rsid w:val="00C73060"/>
    <w:rsid w:val="00C73377"/>
    <w:rsid w:val="00C7602B"/>
    <w:rsid w:val="00C760D4"/>
    <w:rsid w:val="00C76EFC"/>
    <w:rsid w:val="00C77067"/>
    <w:rsid w:val="00C771DA"/>
    <w:rsid w:val="00C771DC"/>
    <w:rsid w:val="00C806D2"/>
    <w:rsid w:val="00C81E49"/>
    <w:rsid w:val="00C82B1B"/>
    <w:rsid w:val="00C83E5D"/>
    <w:rsid w:val="00C84117"/>
    <w:rsid w:val="00C84FAB"/>
    <w:rsid w:val="00C872D3"/>
    <w:rsid w:val="00C9050A"/>
    <w:rsid w:val="00C916C8"/>
    <w:rsid w:val="00C958BA"/>
    <w:rsid w:val="00C967F4"/>
    <w:rsid w:val="00C96F77"/>
    <w:rsid w:val="00CA047F"/>
    <w:rsid w:val="00CA088D"/>
    <w:rsid w:val="00CA51BD"/>
    <w:rsid w:val="00CA6347"/>
    <w:rsid w:val="00CA6457"/>
    <w:rsid w:val="00CB130E"/>
    <w:rsid w:val="00CB23A2"/>
    <w:rsid w:val="00CB2CAE"/>
    <w:rsid w:val="00CB369A"/>
    <w:rsid w:val="00CB442F"/>
    <w:rsid w:val="00CB477C"/>
    <w:rsid w:val="00CB4EF5"/>
    <w:rsid w:val="00CB5D13"/>
    <w:rsid w:val="00CB7C4C"/>
    <w:rsid w:val="00CC0F28"/>
    <w:rsid w:val="00CC238B"/>
    <w:rsid w:val="00CC362F"/>
    <w:rsid w:val="00CC60B6"/>
    <w:rsid w:val="00CC717C"/>
    <w:rsid w:val="00CC74E0"/>
    <w:rsid w:val="00CD11BA"/>
    <w:rsid w:val="00CD1A0F"/>
    <w:rsid w:val="00CD24C2"/>
    <w:rsid w:val="00CD3C92"/>
    <w:rsid w:val="00CD5490"/>
    <w:rsid w:val="00CD54F3"/>
    <w:rsid w:val="00CD5FD6"/>
    <w:rsid w:val="00CD6A95"/>
    <w:rsid w:val="00CD755C"/>
    <w:rsid w:val="00CD77DC"/>
    <w:rsid w:val="00CD7DC2"/>
    <w:rsid w:val="00CE1575"/>
    <w:rsid w:val="00CE34CF"/>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3CEA"/>
    <w:rsid w:val="00D2412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0B4C"/>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49A4"/>
    <w:rsid w:val="00DC7562"/>
    <w:rsid w:val="00DC7B88"/>
    <w:rsid w:val="00DD049A"/>
    <w:rsid w:val="00DD1979"/>
    <w:rsid w:val="00DD505B"/>
    <w:rsid w:val="00DD55D2"/>
    <w:rsid w:val="00DD56E5"/>
    <w:rsid w:val="00DD5C9F"/>
    <w:rsid w:val="00DE0E54"/>
    <w:rsid w:val="00DE25F4"/>
    <w:rsid w:val="00DE25FF"/>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708A"/>
    <w:rsid w:val="00E17136"/>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33E1"/>
    <w:rsid w:val="00EC543C"/>
    <w:rsid w:val="00EC58D0"/>
    <w:rsid w:val="00EC738F"/>
    <w:rsid w:val="00EC7CD6"/>
    <w:rsid w:val="00ED031A"/>
    <w:rsid w:val="00ED0964"/>
    <w:rsid w:val="00ED12FB"/>
    <w:rsid w:val="00ED1F7E"/>
    <w:rsid w:val="00ED202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4E28"/>
    <w:rsid w:val="00F24F1A"/>
    <w:rsid w:val="00F26F77"/>
    <w:rsid w:val="00F314ED"/>
    <w:rsid w:val="00F32258"/>
    <w:rsid w:val="00F32F40"/>
    <w:rsid w:val="00F33896"/>
    <w:rsid w:val="00F3409E"/>
    <w:rsid w:val="00F35C10"/>
    <w:rsid w:val="00F36281"/>
    <w:rsid w:val="00F36764"/>
    <w:rsid w:val="00F37532"/>
    <w:rsid w:val="00F41897"/>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6807"/>
    <w:rsid w:val="00F96A7E"/>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 w:val="00FF785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chart" Target="charts/chart2.xml"/><Relationship Id="rId89" Type="http://schemas.openxmlformats.org/officeDocument/2006/relationships/image" Target="media/image50.png"/><Relationship Id="rId7" Type="http://schemas.openxmlformats.org/officeDocument/2006/relationships/webSettings" Target="webSettings.xml"/><Relationship Id="rId71" Type="http://schemas.openxmlformats.org/officeDocument/2006/relationships/header" Target="header5.xml"/><Relationship Id="rId92" Type="http://schemas.openxmlformats.org/officeDocument/2006/relationships/header" Target="header10.xml"/><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chart" Target="charts/chart1.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en.wikiquote.org/wiki/Encourage" TargetMode="External"/><Relationship Id="rId58" Type="http://schemas.openxmlformats.org/officeDocument/2006/relationships/hyperlink" Target="https://en.wikiquote.org/wiki/Freedom" TargetMode="External"/><Relationship Id="rId66" Type="http://schemas.openxmlformats.org/officeDocument/2006/relationships/image" Target="media/image34.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header" Target="header7.xml"/><Relationship Id="rId102" Type="http://schemas.openxmlformats.org/officeDocument/2006/relationships/fontTable" Target="fontTable.xml"/><Relationship Id="rId5" Type="http://schemas.microsoft.com/office/2007/relationships/stylesWithEffects" Target="stylesWithEffects.xml"/><Relationship Id="rId61" Type="http://schemas.openxmlformats.org/officeDocument/2006/relationships/hyperlink" Target="https://en.wikiquote.org/wiki/Society" TargetMode="External"/><Relationship Id="rId82" Type="http://schemas.openxmlformats.org/officeDocument/2006/relationships/image" Target="media/image48.png"/><Relationship Id="rId90" Type="http://schemas.openxmlformats.org/officeDocument/2006/relationships/image" Target="media/image51.png"/><Relationship Id="rId95" Type="http://schemas.openxmlformats.org/officeDocument/2006/relationships/image" Target="media/image54.png"/><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en.wikiquote.org/wiki/Work" TargetMode="External"/><Relationship Id="rId56" Type="http://schemas.openxmlformats.org/officeDocument/2006/relationships/hyperlink" Target="https://en.wikiquote.org/wiki/Free_software" TargetMode="Externa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100" Type="http://schemas.openxmlformats.org/officeDocument/2006/relationships/header" Target="header13.xml"/><Relationship Id="rId8" Type="http://schemas.openxmlformats.org/officeDocument/2006/relationships/footnotes" Target="footnotes.xml"/><Relationship Id="rId51" Type="http://schemas.openxmlformats.org/officeDocument/2006/relationships/hyperlink" Target="https://en.wikiquote.org/wiki/Freedom" TargetMode="External"/><Relationship Id="rId72" Type="http://schemas.openxmlformats.org/officeDocument/2006/relationships/header" Target="header6.xml"/><Relationship Id="rId80" Type="http://schemas.openxmlformats.org/officeDocument/2006/relationships/image" Target="media/image46.png"/><Relationship Id="rId85" Type="http://schemas.openxmlformats.org/officeDocument/2006/relationships/chart" Target="charts/chart3.xml"/><Relationship Id="rId93" Type="http://schemas.openxmlformats.org/officeDocument/2006/relationships/image" Target="media/image52.png"/><Relationship Id="rId98" Type="http://schemas.openxmlformats.org/officeDocument/2006/relationships/header" Target="header1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en.wikiquote.org/wiki/Cooperation" TargetMode="External"/><Relationship Id="rId67" Type="http://schemas.openxmlformats.org/officeDocument/2006/relationships/image" Target="media/image35.png"/><Relationship Id="rId103" Type="http://schemas.openxmlformats.org/officeDocument/2006/relationships/glossaryDocument" Target="glossary/document.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https://en.wikiquote.org/wiki/Society" TargetMode="External"/><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header" Target="header8.xml"/><Relationship Id="rId91" Type="http://schemas.openxmlformats.org/officeDocument/2006/relationships/header" Target="header9.xml"/><Relationship Id="rId96" Type="http://schemas.openxmlformats.org/officeDocument/2006/relationships/image" Target="media/image55.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gif"/><Relationship Id="rId49" Type="http://schemas.openxmlformats.org/officeDocument/2006/relationships/hyperlink" Target="https://en.wikiquote.org/wiki/Free_software" TargetMode="External"/><Relationship Id="rId57" Type="http://schemas.openxmlformats.org/officeDocument/2006/relationships/hyperlink" Target="https://en.wikiquote.org/wiki/Idealistic" TargetMode="External"/><Relationship Id="rId10" Type="http://schemas.openxmlformats.org/officeDocument/2006/relationships/image" Target="media/image1.JP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en.wikiquote.org/wiki/Cooperation" TargetMode="External"/><Relationship Id="rId60" Type="http://schemas.openxmlformats.org/officeDocument/2006/relationships/hyperlink" Target="https://en.wikiquote.org/wiki/Encourage" TargetMode="External"/><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footer" Target="footer5.xml"/><Relationship Id="rId94" Type="http://schemas.openxmlformats.org/officeDocument/2006/relationships/image" Target="media/image53.png"/><Relationship Id="rId99" Type="http://schemas.openxmlformats.org/officeDocument/2006/relationships/header" Target="header12.xml"/><Relationship Id="rId101" Type="http://schemas.openxmlformats.org/officeDocument/2006/relationships/header" Target="header14.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1.JPG"/><Relationship Id="rId34" Type="http://schemas.openxmlformats.org/officeDocument/2006/relationships/image" Target="media/image17.png"/><Relationship Id="rId50" Type="http://schemas.openxmlformats.org/officeDocument/2006/relationships/hyperlink" Target="https://en.wikiquote.org/wiki/Idealistic" TargetMode="External"/><Relationship Id="rId55" Type="http://schemas.openxmlformats.org/officeDocument/2006/relationships/hyperlink" Target="https://en.wikiquote.org/wiki/Work" TargetMode="External"/><Relationship Id="rId76" Type="http://schemas.openxmlformats.org/officeDocument/2006/relationships/image" Target="media/image42.png"/><Relationship Id="rId97" Type="http://schemas.openxmlformats.org/officeDocument/2006/relationships/image" Target="media/image56.png"/><Relationship Id="rId10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360557952"/>
        <c:axId val="360908288"/>
      </c:lineChart>
      <c:catAx>
        <c:axId val="360557952"/>
        <c:scaling>
          <c:orientation val="minMax"/>
        </c:scaling>
        <c:delete val="0"/>
        <c:axPos val="b"/>
        <c:numFmt formatCode="General" sourceLinked="1"/>
        <c:majorTickMark val="out"/>
        <c:minorTickMark val="none"/>
        <c:tickLblPos val="nextTo"/>
        <c:crossAx val="360908288"/>
        <c:crosses val="autoZero"/>
        <c:auto val="1"/>
        <c:lblAlgn val="ctr"/>
        <c:lblOffset val="100"/>
        <c:noMultiLvlLbl val="0"/>
      </c:catAx>
      <c:valAx>
        <c:axId val="360908288"/>
        <c:scaling>
          <c:orientation val="minMax"/>
        </c:scaling>
        <c:delete val="0"/>
        <c:axPos val="l"/>
        <c:majorGridlines/>
        <c:numFmt formatCode="General" sourceLinked="1"/>
        <c:majorTickMark val="out"/>
        <c:minorTickMark val="none"/>
        <c:tickLblPos val="nextTo"/>
        <c:crossAx val="36055795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Hoja1!$C$1</c:f>
              <c:strCache>
                <c:ptCount val="1"/>
                <c:pt idx="0">
                  <c:v>Unknown</c:v>
                </c:pt>
              </c:strCache>
            </c:strRef>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pt idx="19">
                  <c:v>3201</c:v>
                </c:pt>
              </c:numCache>
            </c:numRef>
          </c:val>
          <c:smooth val="0"/>
        </c:ser>
        <c:ser>
          <c:idx val="0"/>
          <c:order val="1"/>
          <c:tx>
            <c:v>medi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D$2:$D$21</c:f>
              <c:numCache>
                <c:formatCode>General</c:formatCode>
                <c:ptCount val="20"/>
                <c:pt idx="0">
                  <c:v>1248</c:v>
                </c:pt>
                <c:pt idx="1">
                  <c:v>1096.5</c:v>
                </c:pt>
                <c:pt idx="2">
                  <c:v>1272.6666666666667</c:v>
                </c:pt>
                <c:pt idx="3">
                  <c:v>1173.25</c:v>
                </c:pt>
                <c:pt idx="4">
                  <c:v>1179.4000000000001</c:v>
                </c:pt>
                <c:pt idx="5">
                  <c:v>1167.1666666666667</c:v>
                </c:pt>
                <c:pt idx="6">
                  <c:v>5303.2857142857147</c:v>
                </c:pt>
                <c:pt idx="7">
                  <c:v>4805.875</c:v>
                </c:pt>
                <c:pt idx="8">
                  <c:v>4771.875</c:v>
                </c:pt>
                <c:pt idx="9">
                  <c:v>4765.625</c:v>
                </c:pt>
                <c:pt idx="10">
                  <c:v>4733.625</c:v>
                </c:pt>
                <c:pt idx="11">
                  <c:v>4911.875</c:v>
                </c:pt>
                <c:pt idx="12">
                  <c:v>5013.125</c:v>
                </c:pt>
                <c:pt idx="13">
                  <c:v>8234.75</c:v>
                </c:pt>
                <c:pt idx="14">
                  <c:v>5068.375</c:v>
                </c:pt>
                <c:pt idx="15">
                  <c:v>5059.625</c:v>
                </c:pt>
                <c:pt idx="16">
                  <c:v>5810.5</c:v>
                </c:pt>
                <c:pt idx="17">
                  <c:v>5854.5</c:v>
                </c:pt>
                <c:pt idx="18">
                  <c:v>5867.75</c:v>
                </c:pt>
                <c:pt idx="19">
                  <c:v>5980.25</c:v>
                </c:pt>
              </c:numCache>
            </c:numRef>
          </c:val>
          <c:smooth val="0"/>
        </c:ser>
        <c:dLbls>
          <c:showLegendKey val="0"/>
          <c:showVal val="0"/>
          <c:showCatName val="0"/>
          <c:showSerName val="0"/>
          <c:showPercent val="0"/>
          <c:showBubbleSize val="0"/>
        </c:dLbls>
        <c:dropLines>
          <c:spPr>
            <a:ln>
              <a:noFill/>
            </a:ln>
          </c:spPr>
        </c:dropLines>
        <c:marker val="1"/>
        <c:smooth val="0"/>
        <c:axId val="233379712"/>
        <c:axId val="233385984"/>
      </c:lineChart>
      <c:catAx>
        <c:axId val="23337971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33385984"/>
        <c:crosses val="autoZero"/>
        <c:auto val="1"/>
        <c:lblAlgn val="ctr"/>
        <c:lblOffset val="100"/>
        <c:noMultiLvlLbl val="0"/>
      </c:catAx>
      <c:valAx>
        <c:axId val="23338598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33379712"/>
        <c:crosses val="autoZero"/>
        <c:crossBetween val="between"/>
      </c:valAx>
    </c:plotArea>
    <c:legend>
      <c:legendPos val="r"/>
      <c:overlay val="0"/>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Hoja1!$C$1</c:f>
              <c:strCache>
                <c:ptCount val="1"/>
                <c:pt idx="0">
                  <c:v>Unknown</c:v>
                </c:pt>
              </c:strCache>
            </c:strRef>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lpha = 0.3</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D$2:$D$21</c:f>
              <c:numCache>
                <c:formatCode>General</c:formatCode>
                <c:ptCount val="20"/>
                <c:pt idx="0">
                  <c:v>1157.0999999999999</c:v>
                </c:pt>
                <c:pt idx="1">
                  <c:v>1297.47</c:v>
                </c:pt>
                <c:pt idx="2" formatCode="#,##0">
                  <c:v>1170.72</c:v>
                </c:pt>
                <c:pt idx="3" formatCode="#,##0">
                  <c:v>1180.71</c:v>
                </c:pt>
                <c:pt idx="4" formatCode="#,##0">
                  <c:v>1158.29</c:v>
                </c:pt>
                <c:pt idx="5" formatCode="#,##0">
                  <c:v>9846.7999999999993</c:v>
                </c:pt>
                <c:pt idx="6" formatCode="#,##0">
                  <c:v>7289.96</c:v>
                </c:pt>
                <c:pt idx="7" formatCode="#,##0">
                  <c:v>5395.77</c:v>
                </c:pt>
                <c:pt idx="8" formatCode="#,##0">
                  <c:v>4045.54</c:v>
                </c:pt>
                <c:pt idx="9" formatCode="#,##0">
                  <c:v>3242.58</c:v>
                </c:pt>
                <c:pt idx="10" formatCode="#,##0">
                  <c:v>2960.1</c:v>
                </c:pt>
                <c:pt idx="11" formatCode="#,##0">
                  <c:v>2676.27</c:v>
                </c:pt>
                <c:pt idx="12" formatCode="#,##0">
                  <c:v>9937.09</c:v>
                </c:pt>
                <c:pt idx="13" formatCode="#,##0">
                  <c:v>8392.66</c:v>
                </c:pt>
                <c:pt idx="14" formatCode="#,##0">
                  <c:v>6251.06</c:v>
                </c:pt>
                <c:pt idx="15" formatCode="#,##0">
                  <c:v>6470.64</c:v>
                </c:pt>
                <c:pt idx="16" formatCode="#,##0">
                  <c:v>4903.55</c:v>
                </c:pt>
                <c:pt idx="17" formatCode="#,##0">
                  <c:v>3874.98</c:v>
                </c:pt>
                <c:pt idx="18" formatCode="#,##0">
                  <c:v>3672.79</c:v>
                </c:pt>
              </c:numCache>
            </c:numRef>
          </c:val>
          <c:smooth val="0"/>
        </c:ser>
        <c:ser>
          <c:idx val="2"/>
          <c:order val="2"/>
          <c:tx>
            <c:v>Alpha = 0.1</c:v>
          </c:tx>
          <c:val>
            <c:numRef>
              <c:f>Hoja1!$J$28:$J$46</c:f>
              <c:numCache>
                <c:formatCode>General</c:formatCode>
                <c:ptCount val="19"/>
                <c:pt idx="0">
                  <c:v>1217.7</c:v>
                </c:pt>
                <c:pt idx="1">
                  <c:v>1258.43</c:v>
                </c:pt>
                <c:pt idx="2">
                  <c:v>1220.087</c:v>
                </c:pt>
                <c:pt idx="3">
                  <c:v>1218.4783</c:v>
                </c:pt>
                <c:pt idx="4">
                  <c:v>1207.23047</c:v>
                </c:pt>
                <c:pt idx="5">
                  <c:v>4098.507423</c:v>
                </c:pt>
                <c:pt idx="6">
                  <c:v>3821.0566807</c:v>
                </c:pt>
                <c:pt idx="7">
                  <c:v>3536.5510126300001</c:v>
                </c:pt>
                <c:pt idx="8">
                  <c:v>3272.3959113699998</c:v>
                </c:pt>
                <c:pt idx="9">
                  <c:v>3082.05632023</c:v>
                </c:pt>
                <c:pt idx="10">
                  <c:v>3003.95068821</c:v>
                </c:pt>
                <c:pt idx="11">
                  <c:v>2904.9556193899998</c:v>
                </c:pt>
                <c:pt idx="12">
                  <c:v>5302.3600574499997</c:v>
                </c:pt>
                <c:pt idx="13">
                  <c:v>5251.0240517000002</c:v>
                </c:pt>
                <c:pt idx="14">
                  <c:v>4851.3216465300002</c:v>
                </c:pt>
                <c:pt idx="15">
                  <c:v>5064.4894818800003</c:v>
                </c:pt>
                <c:pt idx="16">
                  <c:v>4682.7405336900001</c:v>
                </c:pt>
                <c:pt idx="17">
                  <c:v>4361.9664803200003</c:v>
                </c:pt>
                <c:pt idx="18">
                  <c:v>4245.86983229</c:v>
                </c:pt>
              </c:numCache>
            </c:numRef>
          </c:val>
          <c:smooth val="0"/>
        </c:ser>
        <c:dLbls>
          <c:showLegendKey val="0"/>
          <c:showVal val="0"/>
          <c:showCatName val="0"/>
          <c:showSerName val="0"/>
          <c:showPercent val="0"/>
          <c:showBubbleSize val="0"/>
        </c:dLbls>
        <c:marker val="1"/>
        <c:smooth val="0"/>
        <c:axId val="277997824"/>
        <c:axId val="335610240"/>
      </c:lineChart>
      <c:catAx>
        <c:axId val="27799782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35610240"/>
        <c:crosses val="autoZero"/>
        <c:auto val="1"/>
        <c:lblAlgn val="ctr"/>
        <c:lblOffset val="100"/>
        <c:noMultiLvlLbl val="0"/>
      </c:catAx>
      <c:valAx>
        <c:axId val="33561024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77997824"/>
        <c:crosses val="autoZero"/>
        <c:crossBetween val="between"/>
      </c:valAx>
    </c:plotArea>
    <c:legend>
      <c:legendPos val="r"/>
      <c:overlay val="0"/>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81587</cdr:x>
      <cdr:y>0.15089</cdr:y>
    </cdr:from>
    <cdr:to>
      <cdr:x>0.98942</cdr:x>
      <cdr:y>0.2863</cdr:y>
    </cdr:to>
    <cdr:sp macro="" textlink="">
      <cdr:nvSpPr>
        <cdr:cNvPr id="3" name="2 CuadroTexto"/>
        <cdr:cNvSpPr txBox="1"/>
      </cdr:nvSpPr>
      <cdr:spPr>
        <a:xfrm xmlns:a="http://schemas.openxmlformats.org/drawingml/2006/main">
          <a:off x="4406266" y="420334"/>
          <a:ext cx="937260" cy="37721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b="1">
              <a:latin typeface="Times New Roman" panose="02020603050405020304" pitchFamily="18" charset="0"/>
              <a:cs typeface="Times New Roman" panose="02020603050405020304" pitchFamily="18" charset="0"/>
            </a:rPr>
            <a:t>Ventana</a:t>
          </a:r>
          <a:r>
            <a:rPr lang="es-ES" sz="1100" b="1" baseline="0">
              <a:latin typeface="Times New Roman" panose="02020603050405020304" pitchFamily="18" charset="0"/>
              <a:cs typeface="Times New Roman" panose="02020603050405020304" pitchFamily="18" charset="0"/>
            </a:rPr>
            <a:t> = 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85254</cdr:x>
      <cdr:y>0.14405</cdr:y>
    </cdr:from>
    <cdr:to>
      <cdr:x>0.95932</cdr:x>
      <cdr:y>0.2718</cdr:y>
    </cdr:to>
    <cdr:sp macro="" textlink="">
      <cdr:nvSpPr>
        <cdr:cNvPr id="3" name="2 CuadroTexto"/>
        <cdr:cNvSpPr txBox="1"/>
      </cdr:nvSpPr>
      <cdr:spPr>
        <a:xfrm xmlns:a="http://schemas.openxmlformats.org/drawingml/2006/main">
          <a:off x="4791076" y="401330"/>
          <a:ext cx="600075" cy="35591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b="1">
              <a:latin typeface="Times New Roman" panose="02020603050405020304" pitchFamily="18" charset="0"/>
              <a:cs typeface="Times New Roman" panose="02020603050405020304" pitchFamily="18" charset="0"/>
            </a:rPr>
            <a:t>EMA</a:t>
          </a:r>
          <a:endParaRPr lang="es-ES" sz="1100" b="1" baseline="0">
            <a:latin typeface="Times New Roman" panose="02020603050405020304" pitchFamily="18" charset="0"/>
            <a:cs typeface="Times New Roman" panose="02020603050405020304" pitchFamily="18"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E49CF"/>
    <w:rsid w:val="0031486F"/>
    <w:rsid w:val="00356397"/>
    <w:rsid w:val="00357D5A"/>
    <w:rsid w:val="00373977"/>
    <w:rsid w:val="003A749C"/>
    <w:rsid w:val="003C49B2"/>
    <w:rsid w:val="003D6942"/>
    <w:rsid w:val="0043763C"/>
    <w:rsid w:val="00460060"/>
    <w:rsid w:val="004C3208"/>
    <w:rsid w:val="004D31C0"/>
    <w:rsid w:val="004D38DE"/>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54D36D22-C491-45B7-A411-A545068D6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48</TotalTime>
  <Pages>106</Pages>
  <Words>27312</Words>
  <Characters>150221</Characters>
  <Application>Microsoft Office Word</Application>
  <DocSecurity>0</DocSecurity>
  <Lines>1251</Lines>
  <Paragraphs>354</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7717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33</cp:revision>
  <cp:lastPrinted>2019-01-04T20:51:00Z</cp:lastPrinted>
  <dcterms:created xsi:type="dcterms:W3CDTF">2018-04-12T15:23:00Z</dcterms:created>
  <dcterms:modified xsi:type="dcterms:W3CDTF">2019-01-0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